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35D63" w:rsidRDefault="00A35D63">
      <w:pPr>
        <w:pStyle w:val="Title"/>
      </w:pPr>
    </w:p>
    <w:p w:rsidR="00E81978" w:rsidRDefault="00B421ED">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9F44EE" w:rsidP="00B823AA">
      <w:pPr>
        <w:pStyle w:val="Title2"/>
      </w:pPr>
      <w:r>
        <w:t>Word Count: 14,565</w:t>
      </w:r>
      <w:bookmarkStart w:id="0" w:name="_GoBack"/>
      <w:bookmarkEnd w:id="0"/>
    </w:p>
    <w:bookmarkStart w:id="1" w:name="_Toc512166695"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1"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 xml:space="preserve">ployment of CCTV and IP cameras in the past years, the opportunity for smart video analysis is available, however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With increasingly sized surveillance operations being deployed, t</w:t>
      </w:r>
      <w:r w:rsidR="00517D5C">
        <w:t xml:space="preserve">his must be achieved </w:t>
      </w:r>
      <w:r w:rsidR="00233FEB">
        <w:t xml:space="preserve">while enabling </w:t>
      </w:r>
      <w:r w:rsidR="00A9197C">
        <w:t>the system to scale. The most suitable approach to this is</w:t>
      </w:r>
      <w:r w:rsidR="00233FEB">
        <w:t xml:space="preserve"> through the use of Cloud computing</w:t>
      </w:r>
      <w:r w:rsidR="00A9197C">
        <w:t>,</w:t>
      </w:r>
      <w:r w:rsidR="00517D5C">
        <w:t xml:space="preserve"> </w:t>
      </w:r>
      <w:r w:rsidR="00A9197C">
        <w:t>enabling dynamically sized hardware to be deployed based on the needs of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open source, reliable and scalable</w:t>
      </w:r>
      <w:r>
        <w:t>.</w:t>
      </w:r>
      <w:r w:rsidR="00233FEB">
        <w:t xml:space="preserve"> Leveraging; OpenCV,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8B25B6">
        <w:t xml:space="preserve">with an implemented </w:t>
      </w:r>
      <w:r w:rsidR="00CC6AE2">
        <w:t xml:space="preserve">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avenues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2" w:name="_Toc512166696"/>
      <w:r>
        <w:lastRenderedPageBreak/>
        <w:t>Declaration</w:t>
      </w:r>
      <w:bookmarkEnd w:id="2"/>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3" w:name="_Toc512166697"/>
      <w:r>
        <w:lastRenderedPageBreak/>
        <w:t>Acknowledgments</w:t>
      </w:r>
      <w:bookmarkEnd w:id="3"/>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9F44EE" w:rsidRDefault="002A4608">
          <w:pPr>
            <w:pStyle w:val="TOC1"/>
            <w:tabs>
              <w:tab w:val="right" w:leader="dot" w:pos="9350"/>
            </w:tabs>
            <w:rPr>
              <w:noProof/>
              <w:kern w:val="0"/>
              <w:lang w:val="en-GB" w:eastAsia="en-US"/>
            </w:rPr>
          </w:pPr>
          <w:r>
            <w:fldChar w:fldCharType="begin"/>
          </w:r>
          <w:r>
            <w:instrText xml:space="preserve"> TOC \o "1-3" \h \z \u </w:instrText>
          </w:r>
          <w:r>
            <w:fldChar w:fldCharType="separate"/>
          </w:r>
          <w:hyperlink w:anchor="_Toc512166695" w:history="1">
            <w:r w:rsidR="009F44EE" w:rsidRPr="0076568C">
              <w:rPr>
                <w:rStyle w:val="Hyperlink"/>
                <w:noProof/>
              </w:rPr>
              <w:t>Abstract</w:t>
            </w:r>
            <w:r w:rsidR="009F44EE">
              <w:rPr>
                <w:noProof/>
                <w:webHidden/>
              </w:rPr>
              <w:tab/>
            </w:r>
            <w:r w:rsidR="009F44EE">
              <w:rPr>
                <w:noProof/>
                <w:webHidden/>
              </w:rPr>
              <w:fldChar w:fldCharType="begin"/>
            </w:r>
            <w:r w:rsidR="009F44EE">
              <w:rPr>
                <w:noProof/>
                <w:webHidden/>
              </w:rPr>
              <w:instrText xml:space="preserve"> PAGEREF _Toc512166695 \h </w:instrText>
            </w:r>
            <w:r w:rsidR="009F44EE">
              <w:rPr>
                <w:noProof/>
                <w:webHidden/>
              </w:rPr>
            </w:r>
            <w:r w:rsidR="009F44EE">
              <w:rPr>
                <w:noProof/>
                <w:webHidden/>
              </w:rPr>
              <w:fldChar w:fldCharType="separate"/>
            </w:r>
            <w:r w:rsidR="009F44EE">
              <w:rPr>
                <w:noProof/>
                <w:webHidden/>
              </w:rPr>
              <w:t>2</w:t>
            </w:r>
            <w:r w:rsidR="009F44EE">
              <w:rPr>
                <w:noProof/>
                <w:webHidden/>
              </w:rPr>
              <w:fldChar w:fldCharType="end"/>
            </w:r>
          </w:hyperlink>
        </w:p>
        <w:p w:rsidR="009F44EE" w:rsidRDefault="009F44EE">
          <w:pPr>
            <w:pStyle w:val="TOC1"/>
            <w:tabs>
              <w:tab w:val="right" w:leader="dot" w:pos="9350"/>
            </w:tabs>
            <w:rPr>
              <w:noProof/>
              <w:kern w:val="0"/>
              <w:lang w:val="en-GB" w:eastAsia="en-US"/>
            </w:rPr>
          </w:pPr>
          <w:hyperlink w:anchor="_Toc512166696" w:history="1">
            <w:r w:rsidRPr="0076568C">
              <w:rPr>
                <w:rStyle w:val="Hyperlink"/>
                <w:noProof/>
              </w:rPr>
              <w:t>Declaration</w:t>
            </w:r>
            <w:r>
              <w:rPr>
                <w:noProof/>
                <w:webHidden/>
              </w:rPr>
              <w:tab/>
            </w:r>
            <w:r>
              <w:rPr>
                <w:noProof/>
                <w:webHidden/>
              </w:rPr>
              <w:fldChar w:fldCharType="begin"/>
            </w:r>
            <w:r>
              <w:rPr>
                <w:noProof/>
                <w:webHidden/>
              </w:rPr>
              <w:instrText xml:space="preserve"> PAGEREF _Toc512166696 \h </w:instrText>
            </w:r>
            <w:r>
              <w:rPr>
                <w:noProof/>
                <w:webHidden/>
              </w:rPr>
            </w:r>
            <w:r>
              <w:rPr>
                <w:noProof/>
                <w:webHidden/>
              </w:rPr>
              <w:fldChar w:fldCharType="separate"/>
            </w:r>
            <w:r>
              <w:rPr>
                <w:noProof/>
                <w:webHidden/>
              </w:rPr>
              <w:t>3</w:t>
            </w:r>
            <w:r>
              <w:rPr>
                <w:noProof/>
                <w:webHidden/>
              </w:rPr>
              <w:fldChar w:fldCharType="end"/>
            </w:r>
          </w:hyperlink>
        </w:p>
        <w:p w:rsidR="009F44EE" w:rsidRDefault="009F44EE">
          <w:pPr>
            <w:pStyle w:val="TOC1"/>
            <w:tabs>
              <w:tab w:val="right" w:leader="dot" w:pos="9350"/>
            </w:tabs>
            <w:rPr>
              <w:noProof/>
              <w:kern w:val="0"/>
              <w:lang w:val="en-GB" w:eastAsia="en-US"/>
            </w:rPr>
          </w:pPr>
          <w:hyperlink w:anchor="_Toc512166697" w:history="1">
            <w:r w:rsidRPr="0076568C">
              <w:rPr>
                <w:rStyle w:val="Hyperlink"/>
                <w:noProof/>
              </w:rPr>
              <w:t>Acknowledgments</w:t>
            </w:r>
            <w:r>
              <w:rPr>
                <w:noProof/>
                <w:webHidden/>
              </w:rPr>
              <w:tab/>
            </w:r>
            <w:r>
              <w:rPr>
                <w:noProof/>
                <w:webHidden/>
              </w:rPr>
              <w:fldChar w:fldCharType="begin"/>
            </w:r>
            <w:r>
              <w:rPr>
                <w:noProof/>
                <w:webHidden/>
              </w:rPr>
              <w:instrText xml:space="preserve"> PAGEREF _Toc512166697 \h </w:instrText>
            </w:r>
            <w:r>
              <w:rPr>
                <w:noProof/>
                <w:webHidden/>
              </w:rPr>
            </w:r>
            <w:r>
              <w:rPr>
                <w:noProof/>
                <w:webHidden/>
              </w:rPr>
              <w:fldChar w:fldCharType="separate"/>
            </w:r>
            <w:r>
              <w:rPr>
                <w:noProof/>
                <w:webHidden/>
              </w:rPr>
              <w:t>4</w:t>
            </w:r>
            <w:r>
              <w:rPr>
                <w:noProof/>
                <w:webHidden/>
              </w:rPr>
              <w:fldChar w:fldCharType="end"/>
            </w:r>
          </w:hyperlink>
        </w:p>
        <w:p w:rsidR="009F44EE" w:rsidRDefault="009F44EE">
          <w:pPr>
            <w:pStyle w:val="TOC1"/>
            <w:tabs>
              <w:tab w:val="left" w:pos="1200"/>
              <w:tab w:val="right" w:leader="dot" w:pos="9350"/>
            </w:tabs>
            <w:rPr>
              <w:noProof/>
              <w:kern w:val="0"/>
              <w:lang w:val="en-GB" w:eastAsia="en-US"/>
            </w:rPr>
          </w:pPr>
          <w:hyperlink w:anchor="_Toc512166698" w:history="1">
            <w:r w:rsidRPr="0076568C">
              <w:rPr>
                <w:rStyle w:val="Hyperlink"/>
                <w:noProof/>
              </w:rPr>
              <w:t>1.</w:t>
            </w:r>
            <w:r>
              <w:rPr>
                <w:noProof/>
                <w:kern w:val="0"/>
                <w:lang w:val="en-GB" w:eastAsia="en-US"/>
              </w:rPr>
              <w:tab/>
            </w:r>
            <w:r w:rsidRPr="0076568C">
              <w:rPr>
                <w:rStyle w:val="Hyperlink"/>
                <w:noProof/>
              </w:rPr>
              <w:t>Introduction</w:t>
            </w:r>
            <w:r>
              <w:rPr>
                <w:noProof/>
                <w:webHidden/>
              </w:rPr>
              <w:tab/>
            </w:r>
            <w:r>
              <w:rPr>
                <w:noProof/>
                <w:webHidden/>
              </w:rPr>
              <w:fldChar w:fldCharType="begin"/>
            </w:r>
            <w:r>
              <w:rPr>
                <w:noProof/>
                <w:webHidden/>
              </w:rPr>
              <w:instrText xml:space="preserve"> PAGEREF _Toc512166698 \h </w:instrText>
            </w:r>
            <w:r>
              <w:rPr>
                <w:noProof/>
                <w:webHidden/>
              </w:rPr>
            </w:r>
            <w:r>
              <w:rPr>
                <w:noProof/>
                <w:webHidden/>
              </w:rPr>
              <w:fldChar w:fldCharType="separate"/>
            </w:r>
            <w:r>
              <w:rPr>
                <w:noProof/>
                <w:webHidden/>
              </w:rPr>
              <w:t>10</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699" w:history="1">
            <w:r w:rsidRPr="0076568C">
              <w:rPr>
                <w:rStyle w:val="Hyperlink"/>
                <w:noProof/>
              </w:rPr>
              <w:t>1.1 Motivation</w:t>
            </w:r>
            <w:r>
              <w:rPr>
                <w:noProof/>
                <w:webHidden/>
              </w:rPr>
              <w:tab/>
            </w:r>
            <w:r>
              <w:rPr>
                <w:noProof/>
                <w:webHidden/>
              </w:rPr>
              <w:fldChar w:fldCharType="begin"/>
            </w:r>
            <w:r>
              <w:rPr>
                <w:noProof/>
                <w:webHidden/>
              </w:rPr>
              <w:instrText xml:space="preserve"> PAGEREF _Toc512166699 \h </w:instrText>
            </w:r>
            <w:r>
              <w:rPr>
                <w:noProof/>
                <w:webHidden/>
              </w:rPr>
            </w:r>
            <w:r>
              <w:rPr>
                <w:noProof/>
                <w:webHidden/>
              </w:rPr>
              <w:fldChar w:fldCharType="separate"/>
            </w:r>
            <w:r>
              <w:rPr>
                <w:noProof/>
                <w:webHidden/>
              </w:rPr>
              <w:t>10</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00" w:history="1">
            <w:r w:rsidRPr="0076568C">
              <w:rPr>
                <w:rStyle w:val="Hyperlink"/>
                <w:noProof/>
              </w:rPr>
              <w:t>1.2 Aim</w:t>
            </w:r>
            <w:r>
              <w:rPr>
                <w:noProof/>
                <w:webHidden/>
              </w:rPr>
              <w:tab/>
            </w:r>
            <w:r>
              <w:rPr>
                <w:noProof/>
                <w:webHidden/>
              </w:rPr>
              <w:fldChar w:fldCharType="begin"/>
            </w:r>
            <w:r>
              <w:rPr>
                <w:noProof/>
                <w:webHidden/>
              </w:rPr>
              <w:instrText xml:space="preserve"> PAGEREF _Toc512166700 \h </w:instrText>
            </w:r>
            <w:r>
              <w:rPr>
                <w:noProof/>
                <w:webHidden/>
              </w:rPr>
            </w:r>
            <w:r>
              <w:rPr>
                <w:noProof/>
                <w:webHidden/>
              </w:rPr>
              <w:fldChar w:fldCharType="separate"/>
            </w:r>
            <w:r>
              <w:rPr>
                <w:noProof/>
                <w:webHidden/>
              </w:rPr>
              <w:t>11</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01" w:history="1">
            <w:r w:rsidRPr="0076568C">
              <w:rPr>
                <w:rStyle w:val="Hyperlink"/>
                <w:noProof/>
              </w:rPr>
              <w:t>1.3 Objectives</w:t>
            </w:r>
            <w:r>
              <w:rPr>
                <w:noProof/>
                <w:webHidden/>
              </w:rPr>
              <w:tab/>
            </w:r>
            <w:r>
              <w:rPr>
                <w:noProof/>
                <w:webHidden/>
              </w:rPr>
              <w:fldChar w:fldCharType="begin"/>
            </w:r>
            <w:r>
              <w:rPr>
                <w:noProof/>
                <w:webHidden/>
              </w:rPr>
              <w:instrText xml:space="preserve"> PAGEREF _Toc512166701 \h </w:instrText>
            </w:r>
            <w:r>
              <w:rPr>
                <w:noProof/>
                <w:webHidden/>
              </w:rPr>
            </w:r>
            <w:r>
              <w:rPr>
                <w:noProof/>
                <w:webHidden/>
              </w:rPr>
              <w:fldChar w:fldCharType="separate"/>
            </w:r>
            <w:r>
              <w:rPr>
                <w:noProof/>
                <w:webHidden/>
              </w:rPr>
              <w:t>12</w:t>
            </w:r>
            <w:r>
              <w:rPr>
                <w:noProof/>
                <w:webHidden/>
              </w:rPr>
              <w:fldChar w:fldCharType="end"/>
            </w:r>
          </w:hyperlink>
        </w:p>
        <w:p w:rsidR="009F44EE" w:rsidRDefault="009F44EE">
          <w:pPr>
            <w:pStyle w:val="TOC1"/>
            <w:tabs>
              <w:tab w:val="left" w:pos="1200"/>
              <w:tab w:val="right" w:leader="dot" w:pos="9350"/>
            </w:tabs>
            <w:rPr>
              <w:noProof/>
              <w:kern w:val="0"/>
              <w:lang w:val="en-GB" w:eastAsia="en-US"/>
            </w:rPr>
          </w:pPr>
          <w:hyperlink w:anchor="_Toc512166702" w:history="1">
            <w:r w:rsidRPr="0076568C">
              <w:rPr>
                <w:rStyle w:val="Hyperlink"/>
                <w:noProof/>
              </w:rPr>
              <w:t>2.</w:t>
            </w:r>
            <w:r>
              <w:rPr>
                <w:noProof/>
                <w:kern w:val="0"/>
                <w:lang w:val="en-GB" w:eastAsia="en-US"/>
              </w:rPr>
              <w:tab/>
            </w:r>
            <w:r w:rsidRPr="0076568C">
              <w:rPr>
                <w:rStyle w:val="Hyperlink"/>
                <w:noProof/>
              </w:rPr>
              <w:t>Background and Literature Review</w:t>
            </w:r>
            <w:r>
              <w:rPr>
                <w:noProof/>
                <w:webHidden/>
              </w:rPr>
              <w:tab/>
            </w:r>
            <w:r>
              <w:rPr>
                <w:noProof/>
                <w:webHidden/>
              </w:rPr>
              <w:fldChar w:fldCharType="begin"/>
            </w:r>
            <w:r>
              <w:rPr>
                <w:noProof/>
                <w:webHidden/>
              </w:rPr>
              <w:instrText xml:space="preserve"> PAGEREF _Toc512166702 \h </w:instrText>
            </w:r>
            <w:r>
              <w:rPr>
                <w:noProof/>
                <w:webHidden/>
              </w:rPr>
            </w:r>
            <w:r>
              <w:rPr>
                <w:noProof/>
                <w:webHidden/>
              </w:rPr>
              <w:fldChar w:fldCharType="separate"/>
            </w:r>
            <w:r>
              <w:rPr>
                <w:noProof/>
                <w:webHidden/>
              </w:rPr>
              <w:t>13</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03" w:history="1">
            <w:r w:rsidRPr="0076568C">
              <w:rPr>
                <w:rStyle w:val="Hyperlink"/>
                <w:noProof/>
              </w:rPr>
              <w:t>2.1 Video Processing Methodologies and their Adoption</w:t>
            </w:r>
            <w:r>
              <w:rPr>
                <w:noProof/>
                <w:webHidden/>
              </w:rPr>
              <w:tab/>
            </w:r>
            <w:r>
              <w:rPr>
                <w:noProof/>
                <w:webHidden/>
              </w:rPr>
              <w:fldChar w:fldCharType="begin"/>
            </w:r>
            <w:r>
              <w:rPr>
                <w:noProof/>
                <w:webHidden/>
              </w:rPr>
              <w:instrText xml:space="preserve"> PAGEREF _Toc512166703 \h </w:instrText>
            </w:r>
            <w:r>
              <w:rPr>
                <w:noProof/>
                <w:webHidden/>
              </w:rPr>
            </w:r>
            <w:r>
              <w:rPr>
                <w:noProof/>
                <w:webHidden/>
              </w:rPr>
              <w:fldChar w:fldCharType="separate"/>
            </w:r>
            <w:r>
              <w:rPr>
                <w:noProof/>
                <w:webHidden/>
              </w:rPr>
              <w:t>13</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04" w:history="1">
            <w:r w:rsidRPr="0076568C">
              <w:rPr>
                <w:rStyle w:val="Hyperlink"/>
                <w:noProof/>
              </w:rPr>
              <w:t>2.1.1 Object Detection</w:t>
            </w:r>
            <w:r>
              <w:rPr>
                <w:noProof/>
                <w:webHidden/>
              </w:rPr>
              <w:tab/>
            </w:r>
            <w:r>
              <w:rPr>
                <w:noProof/>
                <w:webHidden/>
              </w:rPr>
              <w:fldChar w:fldCharType="begin"/>
            </w:r>
            <w:r>
              <w:rPr>
                <w:noProof/>
                <w:webHidden/>
              </w:rPr>
              <w:instrText xml:space="preserve"> PAGEREF _Toc512166704 \h </w:instrText>
            </w:r>
            <w:r>
              <w:rPr>
                <w:noProof/>
                <w:webHidden/>
              </w:rPr>
            </w:r>
            <w:r>
              <w:rPr>
                <w:noProof/>
                <w:webHidden/>
              </w:rPr>
              <w:fldChar w:fldCharType="separate"/>
            </w:r>
            <w:r>
              <w:rPr>
                <w:noProof/>
                <w:webHidden/>
              </w:rPr>
              <w:t>14</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05" w:history="1">
            <w:r w:rsidRPr="0076568C">
              <w:rPr>
                <w:rStyle w:val="Hyperlink"/>
                <w:noProof/>
              </w:rPr>
              <w:t>2.1.2 Object Tracking Techniques</w:t>
            </w:r>
            <w:r>
              <w:rPr>
                <w:noProof/>
                <w:webHidden/>
              </w:rPr>
              <w:tab/>
            </w:r>
            <w:r>
              <w:rPr>
                <w:noProof/>
                <w:webHidden/>
              </w:rPr>
              <w:fldChar w:fldCharType="begin"/>
            </w:r>
            <w:r>
              <w:rPr>
                <w:noProof/>
                <w:webHidden/>
              </w:rPr>
              <w:instrText xml:space="preserve"> PAGEREF _Toc512166705 \h </w:instrText>
            </w:r>
            <w:r>
              <w:rPr>
                <w:noProof/>
                <w:webHidden/>
              </w:rPr>
            </w:r>
            <w:r>
              <w:rPr>
                <w:noProof/>
                <w:webHidden/>
              </w:rPr>
              <w:fldChar w:fldCharType="separate"/>
            </w:r>
            <w:r>
              <w:rPr>
                <w:noProof/>
                <w:webHidden/>
              </w:rPr>
              <w:t>16</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06" w:history="1">
            <w:r w:rsidRPr="0076568C">
              <w:rPr>
                <w:rStyle w:val="Hyperlink"/>
                <w:noProof/>
              </w:rPr>
              <w:t>2.1.3 Behavior and Activity Analysis</w:t>
            </w:r>
            <w:r>
              <w:rPr>
                <w:noProof/>
                <w:webHidden/>
              </w:rPr>
              <w:tab/>
            </w:r>
            <w:r>
              <w:rPr>
                <w:noProof/>
                <w:webHidden/>
              </w:rPr>
              <w:fldChar w:fldCharType="begin"/>
            </w:r>
            <w:r>
              <w:rPr>
                <w:noProof/>
                <w:webHidden/>
              </w:rPr>
              <w:instrText xml:space="preserve"> PAGEREF _Toc512166706 \h </w:instrText>
            </w:r>
            <w:r>
              <w:rPr>
                <w:noProof/>
                <w:webHidden/>
              </w:rPr>
            </w:r>
            <w:r>
              <w:rPr>
                <w:noProof/>
                <w:webHidden/>
              </w:rPr>
              <w:fldChar w:fldCharType="separate"/>
            </w:r>
            <w:r>
              <w:rPr>
                <w:noProof/>
                <w:webHidden/>
              </w:rPr>
              <w:t>17</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07" w:history="1">
            <w:r w:rsidRPr="0076568C">
              <w:rPr>
                <w:rStyle w:val="Hyperlink"/>
                <w:noProof/>
              </w:rPr>
              <w:t>2.1.4 Event Classification</w:t>
            </w:r>
            <w:r>
              <w:rPr>
                <w:noProof/>
                <w:webHidden/>
              </w:rPr>
              <w:tab/>
            </w:r>
            <w:r>
              <w:rPr>
                <w:noProof/>
                <w:webHidden/>
              </w:rPr>
              <w:fldChar w:fldCharType="begin"/>
            </w:r>
            <w:r>
              <w:rPr>
                <w:noProof/>
                <w:webHidden/>
              </w:rPr>
              <w:instrText xml:space="preserve"> PAGEREF _Toc512166707 \h </w:instrText>
            </w:r>
            <w:r>
              <w:rPr>
                <w:noProof/>
                <w:webHidden/>
              </w:rPr>
            </w:r>
            <w:r>
              <w:rPr>
                <w:noProof/>
                <w:webHidden/>
              </w:rPr>
              <w:fldChar w:fldCharType="separate"/>
            </w:r>
            <w:r>
              <w:rPr>
                <w:noProof/>
                <w:webHidden/>
              </w:rPr>
              <w:t>17</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08" w:history="1">
            <w:r w:rsidRPr="0076568C">
              <w:rPr>
                <w:rStyle w:val="Hyperlink"/>
                <w:noProof/>
              </w:rPr>
              <w:t>2.2 Distributed Computing and the Cloud</w:t>
            </w:r>
            <w:r>
              <w:rPr>
                <w:noProof/>
                <w:webHidden/>
              </w:rPr>
              <w:tab/>
            </w:r>
            <w:r>
              <w:rPr>
                <w:noProof/>
                <w:webHidden/>
              </w:rPr>
              <w:fldChar w:fldCharType="begin"/>
            </w:r>
            <w:r>
              <w:rPr>
                <w:noProof/>
                <w:webHidden/>
              </w:rPr>
              <w:instrText xml:space="preserve"> PAGEREF _Toc512166708 \h </w:instrText>
            </w:r>
            <w:r>
              <w:rPr>
                <w:noProof/>
                <w:webHidden/>
              </w:rPr>
            </w:r>
            <w:r>
              <w:rPr>
                <w:noProof/>
                <w:webHidden/>
              </w:rPr>
              <w:fldChar w:fldCharType="separate"/>
            </w:r>
            <w:r>
              <w:rPr>
                <w:noProof/>
                <w:webHidden/>
              </w:rPr>
              <w:t>18</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09" w:history="1">
            <w:r w:rsidRPr="0076568C">
              <w:rPr>
                <w:rStyle w:val="Hyperlink"/>
                <w:noProof/>
              </w:rPr>
              <w:t>2.2.1 Parallel Computing</w:t>
            </w:r>
            <w:r>
              <w:rPr>
                <w:noProof/>
                <w:webHidden/>
              </w:rPr>
              <w:tab/>
            </w:r>
            <w:r>
              <w:rPr>
                <w:noProof/>
                <w:webHidden/>
              </w:rPr>
              <w:fldChar w:fldCharType="begin"/>
            </w:r>
            <w:r>
              <w:rPr>
                <w:noProof/>
                <w:webHidden/>
              </w:rPr>
              <w:instrText xml:space="preserve"> PAGEREF _Toc512166709 \h </w:instrText>
            </w:r>
            <w:r>
              <w:rPr>
                <w:noProof/>
                <w:webHidden/>
              </w:rPr>
            </w:r>
            <w:r>
              <w:rPr>
                <w:noProof/>
                <w:webHidden/>
              </w:rPr>
              <w:fldChar w:fldCharType="separate"/>
            </w:r>
            <w:r>
              <w:rPr>
                <w:noProof/>
                <w:webHidden/>
              </w:rPr>
              <w:t>18</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10" w:history="1">
            <w:r w:rsidRPr="0076568C">
              <w:rPr>
                <w:rStyle w:val="Hyperlink"/>
                <w:noProof/>
              </w:rPr>
              <w:t>2.2.2 Distributed Messaging</w:t>
            </w:r>
            <w:r>
              <w:rPr>
                <w:noProof/>
                <w:webHidden/>
              </w:rPr>
              <w:tab/>
            </w:r>
            <w:r>
              <w:rPr>
                <w:noProof/>
                <w:webHidden/>
              </w:rPr>
              <w:fldChar w:fldCharType="begin"/>
            </w:r>
            <w:r>
              <w:rPr>
                <w:noProof/>
                <w:webHidden/>
              </w:rPr>
              <w:instrText xml:space="preserve"> PAGEREF _Toc512166710 \h </w:instrText>
            </w:r>
            <w:r>
              <w:rPr>
                <w:noProof/>
                <w:webHidden/>
              </w:rPr>
            </w:r>
            <w:r>
              <w:rPr>
                <w:noProof/>
                <w:webHidden/>
              </w:rPr>
              <w:fldChar w:fldCharType="separate"/>
            </w:r>
            <w:r>
              <w:rPr>
                <w:noProof/>
                <w:webHidden/>
              </w:rPr>
              <w:t>20</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11" w:history="1">
            <w:r w:rsidRPr="0076568C">
              <w:rPr>
                <w:rStyle w:val="Hyperlink"/>
                <w:noProof/>
              </w:rPr>
              <w:t>2.2.3 Cloud Computing</w:t>
            </w:r>
            <w:r>
              <w:rPr>
                <w:noProof/>
                <w:webHidden/>
              </w:rPr>
              <w:tab/>
            </w:r>
            <w:r>
              <w:rPr>
                <w:noProof/>
                <w:webHidden/>
              </w:rPr>
              <w:fldChar w:fldCharType="begin"/>
            </w:r>
            <w:r>
              <w:rPr>
                <w:noProof/>
                <w:webHidden/>
              </w:rPr>
              <w:instrText xml:space="preserve"> PAGEREF _Toc512166711 \h </w:instrText>
            </w:r>
            <w:r>
              <w:rPr>
                <w:noProof/>
                <w:webHidden/>
              </w:rPr>
            </w:r>
            <w:r>
              <w:rPr>
                <w:noProof/>
                <w:webHidden/>
              </w:rPr>
              <w:fldChar w:fldCharType="separate"/>
            </w:r>
            <w:r>
              <w:rPr>
                <w:noProof/>
                <w:webHidden/>
              </w:rPr>
              <w:t>21</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12" w:history="1">
            <w:r w:rsidRPr="0076568C">
              <w:rPr>
                <w:rStyle w:val="Hyperlink"/>
                <w:noProof/>
              </w:rPr>
              <w:t>2.3 Existing Technologies and Approaches</w:t>
            </w:r>
            <w:r>
              <w:rPr>
                <w:noProof/>
                <w:webHidden/>
              </w:rPr>
              <w:tab/>
            </w:r>
            <w:r>
              <w:rPr>
                <w:noProof/>
                <w:webHidden/>
              </w:rPr>
              <w:fldChar w:fldCharType="begin"/>
            </w:r>
            <w:r>
              <w:rPr>
                <w:noProof/>
                <w:webHidden/>
              </w:rPr>
              <w:instrText xml:space="preserve"> PAGEREF _Toc512166712 \h </w:instrText>
            </w:r>
            <w:r>
              <w:rPr>
                <w:noProof/>
                <w:webHidden/>
              </w:rPr>
            </w:r>
            <w:r>
              <w:rPr>
                <w:noProof/>
                <w:webHidden/>
              </w:rPr>
              <w:fldChar w:fldCharType="separate"/>
            </w:r>
            <w:r>
              <w:rPr>
                <w:noProof/>
                <w:webHidden/>
              </w:rPr>
              <w:t>21</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13" w:history="1">
            <w:r w:rsidRPr="0076568C">
              <w:rPr>
                <w:rStyle w:val="Hyperlink"/>
                <w:noProof/>
              </w:rPr>
              <w:t>2.4 Existing Data Pipelines</w:t>
            </w:r>
            <w:r>
              <w:rPr>
                <w:noProof/>
                <w:webHidden/>
              </w:rPr>
              <w:tab/>
            </w:r>
            <w:r>
              <w:rPr>
                <w:noProof/>
                <w:webHidden/>
              </w:rPr>
              <w:fldChar w:fldCharType="begin"/>
            </w:r>
            <w:r>
              <w:rPr>
                <w:noProof/>
                <w:webHidden/>
              </w:rPr>
              <w:instrText xml:space="preserve"> PAGEREF _Toc512166713 \h </w:instrText>
            </w:r>
            <w:r>
              <w:rPr>
                <w:noProof/>
                <w:webHidden/>
              </w:rPr>
            </w:r>
            <w:r>
              <w:rPr>
                <w:noProof/>
                <w:webHidden/>
              </w:rPr>
              <w:fldChar w:fldCharType="separate"/>
            </w:r>
            <w:r>
              <w:rPr>
                <w:noProof/>
                <w:webHidden/>
              </w:rPr>
              <w:t>22</w:t>
            </w:r>
            <w:r>
              <w:rPr>
                <w:noProof/>
                <w:webHidden/>
              </w:rPr>
              <w:fldChar w:fldCharType="end"/>
            </w:r>
          </w:hyperlink>
        </w:p>
        <w:p w:rsidR="009F44EE" w:rsidRDefault="009F44EE">
          <w:pPr>
            <w:pStyle w:val="TOC1"/>
            <w:tabs>
              <w:tab w:val="left" w:pos="1200"/>
              <w:tab w:val="right" w:leader="dot" w:pos="9350"/>
            </w:tabs>
            <w:rPr>
              <w:noProof/>
              <w:kern w:val="0"/>
              <w:lang w:val="en-GB" w:eastAsia="en-US"/>
            </w:rPr>
          </w:pPr>
          <w:hyperlink w:anchor="_Toc512166714" w:history="1">
            <w:r w:rsidRPr="0076568C">
              <w:rPr>
                <w:rStyle w:val="Hyperlink"/>
                <w:noProof/>
              </w:rPr>
              <w:t>3.</w:t>
            </w:r>
            <w:r>
              <w:rPr>
                <w:noProof/>
                <w:kern w:val="0"/>
                <w:lang w:val="en-GB" w:eastAsia="en-US"/>
              </w:rPr>
              <w:tab/>
            </w:r>
            <w:r w:rsidRPr="0076568C">
              <w:rPr>
                <w:rStyle w:val="Hyperlink"/>
                <w:noProof/>
              </w:rPr>
              <w:t>Proposed Analytics Pipeline</w:t>
            </w:r>
            <w:r>
              <w:rPr>
                <w:noProof/>
                <w:webHidden/>
              </w:rPr>
              <w:tab/>
            </w:r>
            <w:r>
              <w:rPr>
                <w:noProof/>
                <w:webHidden/>
              </w:rPr>
              <w:fldChar w:fldCharType="begin"/>
            </w:r>
            <w:r>
              <w:rPr>
                <w:noProof/>
                <w:webHidden/>
              </w:rPr>
              <w:instrText xml:space="preserve"> PAGEREF _Toc512166714 \h </w:instrText>
            </w:r>
            <w:r>
              <w:rPr>
                <w:noProof/>
                <w:webHidden/>
              </w:rPr>
            </w:r>
            <w:r>
              <w:rPr>
                <w:noProof/>
                <w:webHidden/>
              </w:rPr>
              <w:fldChar w:fldCharType="separate"/>
            </w:r>
            <w:r>
              <w:rPr>
                <w:noProof/>
                <w:webHidden/>
              </w:rPr>
              <w:t>24</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15" w:history="1">
            <w:r w:rsidRPr="0076568C">
              <w:rPr>
                <w:rStyle w:val="Hyperlink"/>
                <w:noProof/>
              </w:rPr>
              <w:t>3.1 System Architecture</w:t>
            </w:r>
            <w:r>
              <w:rPr>
                <w:noProof/>
                <w:webHidden/>
              </w:rPr>
              <w:tab/>
            </w:r>
            <w:r>
              <w:rPr>
                <w:noProof/>
                <w:webHidden/>
              </w:rPr>
              <w:fldChar w:fldCharType="begin"/>
            </w:r>
            <w:r>
              <w:rPr>
                <w:noProof/>
                <w:webHidden/>
              </w:rPr>
              <w:instrText xml:space="preserve"> PAGEREF _Toc512166715 \h </w:instrText>
            </w:r>
            <w:r>
              <w:rPr>
                <w:noProof/>
                <w:webHidden/>
              </w:rPr>
            </w:r>
            <w:r>
              <w:rPr>
                <w:noProof/>
                <w:webHidden/>
              </w:rPr>
              <w:fldChar w:fldCharType="separate"/>
            </w:r>
            <w:r>
              <w:rPr>
                <w:noProof/>
                <w:webHidden/>
              </w:rPr>
              <w:t>24</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16" w:history="1">
            <w:r w:rsidRPr="0076568C">
              <w:rPr>
                <w:rStyle w:val="Hyperlink"/>
                <w:noProof/>
              </w:rPr>
              <w:t>3.1.1 Pre-Processing</w:t>
            </w:r>
            <w:r>
              <w:rPr>
                <w:noProof/>
                <w:webHidden/>
              </w:rPr>
              <w:tab/>
            </w:r>
            <w:r>
              <w:rPr>
                <w:noProof/>
                <w:webHidden/>
              </w:rPr>
              <w:fldChar w:fldCharType="begin"/>
            </w:r>
            <w:r>
              <w:rPr>
                <w:noProof/>
                <w:webHidden/>
              </w:rPr>
              <w:instrText xml:space="preserve"> PAGEREF _Toc512166716 \h </w:instrText>
            </w:r>
            <w:r>
              <w:rPr>
                <w:noProof/>
                <w:webHidden/>
              </w:rPr>
            </w:r>
            <w:r>
              <w:rPr>
                <w:noProof/>
                <w:webHidden/>
              </w:rPr>
              <w:fldChar w:fldCharType="separate"/>
            </w:r>
            <w:r>
              <w:rPr>
                <w:noProof/>
                <w:webHidden/>
              </w:rPr>
              <w:t>26</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17" w:history="1">
            <w:r w:rsidRPr="0076568C">
              <w:rPr>
                <w:rStyle w:val="Hyperlink"/>
                <w:noProof/>
              </w:rPr>
              <w:t>3.1.2 Activity Analysis</w:t>
            </w:r>
            <w:r>
              <w:rPr>
                <w:noProof/>
                <w:webHidden/>
              </w:rPr>
              <w:tab/>
            </w:r>
            <w:r>
              <w:rPr>
                <w:noProof/>
                <w:webHidden/>
              </w:rPr>
              <w:fldChar w:fldCharType="begin"/>
            </w:r>
            <w:r>
              <w:rPr>
                <w:noProof/>
                <w:webHidden/>
              </w:rPr>
              <w:instrText xml:space="preserve"> PAGEREF _Toc512166717 \h </w:instrText>
            </w:r>
            <w:r>
              <w:rPr>
                <w:noProof/>
                <w:webHidden/>
              </w:rPr>
            </w:r>
            <w:r>
              <w:rPr>
                <w:noProof/>
                <w:webHidden/>
              </w:rPr>
              <w:fldChar w:fldCharType="separate"/>
            </w:r>
            <w:r>
              <w:rPr>
                <w:noProof/>
                <w:webHidden/>
              </w:rPr>
              <w:t>26</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18" w:history="1">
            <w:r w:rsidRPr="0076568C">
              <w:rPr>
                <w:rStyle w:val="Hyperlink"/>
                <w:noProof/>
              </w:rPr>
              <w:t>3.1.3 Event Analysis</w:t>
            </w:r>
            <w:r>
              <w:rPr>
                <w:noProof/>
                <w:webHidden/>
              </w:rPr>
              <w:tab/>
            </w:r>
            <w:r>
              <w:rPr>
                <w:noProof/>
                <w:webHidden/>
              </w:rPr>
              <w:fldChar w:fldCharType="begin"/>
            </w:r>
            <w:r>
              <w:rPr>
                <w:noProof/>
                <w:webHidden/>
              </w:rPr>
              <w:instrText xml:space="preserve"> PAGEREF _Toc512166718 \h </w:instrText>
            </w:r>
            <w:r>
              <w:rPr>
                <w:noProof/>
                <w:webHidden/>
              </w:rPr>
            </w:r>
            <w:r>
              <w:rPr>
                <w:noProof/>
                <w:webHidden/>
              </w:rPr>
              <w:fldChar w:fldCharType="separate"/>
            </w:r>
            <w:r>
              <w:rPr>
                <w:noProof/>
                <w:webHidden/>
              </w:rPr>
              <w:t>26</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19" w:history="1">
            <w:r w:rsidRPr="0076568C">
              <w:rPr>
                <w:rStyle w:val="Hyperlink"/>
                <w:noProof/>
              </w:rPr>
              <w:t>3.1.4 Data Storage</w:t>
            </w:r>
            <w:r>
              <w:rPr>
                <w:noProof/>
                <w:webHidden/>
              </w:rPr>
              <w:tab/>
            </w:r>
            <w:r>
              <w:rPr>
                <w:noProof/>
                <w:webHidden/>
              </w:rPr>
              <w:fldChar w:fldCharType="begin"/>
            </w:r>
            <w:r>
              <w:rPr>
                <w:noProof/>
                <w:webHidden/>
              </w:rPr>
              <w:instrText xml:space="preserve"> PAGEREF _Toc512166719 \h </w:instrText>
            </w:r>
            <w:r>
              <w:rPr>
                <w:noProof/>
                <w:webHidden/>
              </w:rPr>
            </w:r>
            <w:r>
              <w:rPr>
                <w:noProof/>
                <w:webHidden/>
              </w:rPr>
              <w:fldChar w:fldCharType="separate"/>
            </w:r>
            <w:r>
              <w:rPr>
                <w:noProof/>
                <w:webHidden/>
              </w:rPr>
              <w:t>27</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20" w:history="1">
            <w:r w:rsidRPr="0076568C">
              <w:rPr>
                <w:rStyle w:val="Hyperlink"/>
                <w:noProof/>
              </w:rPr>
              <w:t>3.1.5 Sub System Communication</w:t>
            </w:r>
            <w:r>
              <w:rPr>
                <w:noProof/>
                <w:webHidden/>
              </w:rPr>
              <w:tab/>
            </w:r>
            <w:r>
              <w:rPr>
                <w:noProof/>
                <w:webHidden/>
              </w:rPr>
              <w:fldChar w:fldCharType="begin"/>
            </w:r>
            <w:r>
              <w:rPr>
                <w:noProof/>
                <w:webHidden/>
              </w:rPr>
              <w:instrText xml:space="preserve"> PAGEREF _Toc512166720 \h </w:instrText>
            </w:r>
            <w:r>
              <w:rPr>
                <w:noProof/>
                <w:webHidden/>
              </w:rPr>
            </w:r>
            <w:r>
              <w:rPr>
                <w:noProof/>
                <w:webHidden/>
              </w:rPr>
              <w:fldChar w:fldCharType="separate"/>
            </w:r>
            <w:r>
              <w:rPr>
                <w:noProof/>
                <w:webHidden/>
              </w:rPr>
              <w:t>27</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21" w:history="1">
            <w:r w:rsidRPr="0076568C">
              <w:rPr>
                <w:rStyle w:val="Hyperlink"/>
                <w:noProof/>
              </w:rPr>
              <w:t>3.1.6 Cloud Based Architecture</w:t>
            </w:r>
            <w:r>
              <w:rPr>
                <w:noProof/>
                <w:webHidden/>
              </w:rPr>
              <w:tab/>
            </w:r>
            <w:r>
              <w:rPr>
                <w:noProof/>
                <w:webHidden/>
              </w:rPr>
              <w:fldChar w:fldCharType="begin"/>
            </w:r>
            <w:r>
              <w:rPr>
                <w:noProof/>
                <w:webHidden/>
              </w:rPr>
              <w:instrText xml:space="preserve"> PAGEREF _Toc512166721 \h </w:instrText>
            </w:r>
            <w:r>
              <w:rPr>
                <w:noProof/>
                <w:webHidden/>
              </w:rPr>
            </w:r>
            <w:r>
              <w:rPr>
                <w:noProof/>
                <w:webHidden/>
              </w:rPr>
              <w:fldChar w:fldCharType="separate"/>
            </w:r>
            <w:r>
              <w:rPr>
                <w:noProof/>
                <w:webHidden/>
              </w:rPr>
              <w:t>28</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22" w:history="1">
            <w:r w:rsidRPr="0076568C">
              <w:rPr>
                <w:rStyle w:val="Hyperlink"/>
                <w:noProof/>
              </w:rPr>
              <w:t>3.1.7 Improvements</w:t>
            </w:r>
            <w:r>
              <w:rPr>
                <w:noProof/>
                <w:webHidden/>
              </w:rPr>
              <w:tab/>
            </w:r>
            <w:r>
              <w:rPr>
                <w:noProof/>
                <w:webHidden/>
              </w:rPr>
              <w:fldChar w:fldCharType="begin"/>
            </w:r>
            <w:r>
              <w:rPr>
                <w:noProof/>
                <w:webHidden/>
              </w:rPr>
              <w:instrText xml:space="preserve"> PAGEREF _Toc512166722 \h </w:instrText>
            </w:r>
            <w:r>
              <w:rPr>
                <w:noProof/>
                <w:webHidden/>
              </w:rPr>
            </w:r>
            <w:r>
              <w:rPr>
                <w:noProof/>
                <w:webHidden/>
              </w:rPr>
              <w:fldChar w:fldCharType="separate"/>
            </w:r>
            <w:r>
              <w:rPr>
                <w:noProof/>
                <w:webHidden/>
              </w:rPr>
              <w:t>28</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23" w:history="1">
            <w:r w:rsidRPr="0076568C">
              <w:rPr>
                <w:rStyle w:val="Hyperlink"/>
                <w:noProof/>
              </w:rPr>
              <w:t>3.1.8 Limitations</w:t>
            </w:r>
            <w:r>
              <w:rPr>
                <w:noProof/>
                <w:webHidden/>
              </w:rPr>
              <w:tab/>
            </w:r>
            <w:r>
              <w:rPr>
                <w:noProof/>
                <w:webHidden/>
              </w:rPr>
              <w:fldChar w:fldCharType="begin"/>
            </w:r>
            <w:r>
              <w:rPr>
                <w:noProof/>
                <w:webHidden/>
              </w:rPr>
              <w:instrText xml:space="preserve"> PAGEREF _Toc512166723 \h </w:instrText>
            </w:r>
            <w:r>
              <w:rPr>
                <w:noProof/>
                <w:webHidden/>
              </w:rPr>
            </w:r>
            <w:r>
              <w:rPr>
                <w:noProof/>
                <w:webHidden/>
              </w:rPr>
              <w:fldChar w:fldCharType="separate"/>
            </w:r>
            <w:r>
              <w:rPr>
                <w:noProof/>
                <w:webHidden/>
              </w:rPr>
              <w:t>28</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24" w:history="1">
            <w:r w:rsidRPr="0076568C">
              <w:rPr>
                <w:rStyle w:val="Hyperlink"/>
                <w:noProof/>
              </w:rPr>
              <w:t>3.2 System Implementation</w:t>
            </w:r>
            <w:r>
              <w:rPr>
                <w:noProof/>
                <w:webHidden/>
              </w:rPr>
              <w:tab/>
            </w:r>
            <w:r>
              <w:rPr>
                <w:noProof/>
                <w:webHidden/>
              </w:rPr>
              <w:fldChar w:fldCharType="begin"/>
            </w:r>
            <w:r>
              <w:rPr>
                <w:noProof/>
                <w:webHidden/>
              </w:rPr>
              <w:instrText xml:space="preserve"> PAGEREF _Toc512166724 \h </w:instrText>
            </w:r>
            <w:r>
              <w:rPr>
                <w:noProof/>
                <w:webHidden/>
              </w:rPr>
            </w:r>
            <w:r>
              <w:rPr>
                <w:noProof/>
                <w:webHidden/>
              </w:rPr>
              <w:fldChar w:fldCharType="separate"/>
            </w:r>
            <w:r>
              <w:rPr>
                <w:noProof/>
                <w:webHidden/>
              </w:rPr>
              <w:t>29</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25" w:history="1">
            <w:r w:rsidRPr="0076568C">
              <w:rPr>
                <w:rStyle w:val="Hyperlink"/>
                <w:noProof/>
              </w:rPr>
              <w:t>3.2.1 Sub-System Communication</w:t>
            </w:r>
            <w:r>
              <w:rPr>
                <w:noProof/>
                <w:webHidden/>
              </w:rPr>
              <w:tab/>
            </w:r>
            <w:r>
              <w:rPr>
                <w:noProof/>
                <w:webHidden/>
              </w:rPr>
              <w:fldChar w:fldCharType="begin"/>
            </w:r>
            <w:r>
              <w:rPr>
                <w:noProof/>
                <w:webHidden/>
              </w:rPr>
              <w:instrText xml:space="preserve"> PAGEREF _Toc512166725 \h </w:instrText>
            </w:r>
            <w:r>
              <w:rPr>
                <w:noProof/>
                <w:webHidden/>
              </w:rPr>
            </w:r>
            <w:r>
              <w:rPr>
                <w:noProof/>
                <w:webHidden/>
              </w:rPr>
              <w:fldChar w:fldCharType="separate"/>
            </w:r>
            <w:r>
              <w:rPr>
                <w:noProof/>
                <w:webHidden/>
              </w:rPr>
              <w:t>30</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26" w:history="1">
            <w:r w:rsidRPr="0076568C">
              <w:rPr>
                <w:rStyle w:val="Hyperlink"/>
                <w:noProof/>
              </w:rPr>
              <w:t>3.2.2 Video Pre-Processing</w:t>
            </w:r>
            <w:r>
              <w:rPr>
                <w:noProof/>
                <w:webHidden/>
              </w:rPr>
              <w:tab/>
            </w:r>
            <w:r>
              <w:rPr>
                <w:noProof/>
                <w:webHidden/>
              </w:rPr>
              <w:fldChar w:fldCharType="begin"/>
            </w:r>
            <w:r>
              <w:rPr>
                <w:noProof/>
                <w:webHidden/>
              </w:rPr>
              <w:instrText xml:space="preserve"> PAGEREF _Toc512166726 \h </w:instrText>
            </w:r>
            <w:r>
              <w:rPr>
                <w:noProof/>
                <w:webHidden/>
              </w:rPr>
            </w:r>
            <w:r>
              <w:rPr>
                <w:noProof/>
                <w:webHidden/>
              </w:rPr>
              <w:fldChar w:fldCharType="separate"/>
            </w:r>
            <w:r>
              <w:rPr>
                <w:noProof/>
                <w:webHidden/>
              </w:rPr>
              <w:t>32</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27" w:history="1">
            <w:r w:rsidRPr="0076568C">
              <w:rPr>
                <w:rStyle w:val="Hyperlink"/>
                <w:noProof/>
              </w:rPr>
              <w:t>3.2.3 Activity Analysis</w:t>
            </w:r>
            <w:r>
              <w:rPr>
                <w:noProof/>
                <w:webHidden/>
              </w:rPr>
              <w:tab/>
            </w:r>
            <w:r>
              <w:rPr>
                <w:noProof/>
                <w:webHidden/>
              </w:rPr>
              <w:fldChar w:fldCharType="begin"/>
            </w:r>
            <w:r>
              <w:rPr>
                <w:noProof/>
                <w:webHidden/>
              </w:rPr>
              <w:instrText xml:space="preserve"> PAGEREF _Toc512166727 \h </w:instrText>
            </w:r>
            <w:r>
              <w:rPr>
                <w:noProof/>
                <w:webHidden/>
              </w:rPr>
            </w:r>
            <w:r>
              <w:rPr>
                <w:noProof/>
                <w:webHidden/>
              </w:rPr>
              <w:fldChar w:fldCharType="separate"/>
            </w:r>
            <w:r>
              <w:rPr>
                <w:noProof/>
                <w:webHidden/>
              </w:rPr>
              <w:t>33</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28" w:history="1">
            <w:r w:rsidRPr="0076568C">
              <w:rPr>
                <w:rStyle w:val="Hyperlink"/>
                <w:noProof/>
              </w:rPr>
              <w:t>3.2.4 Event Classification</w:t>
            </w:r>
            <w:r>
              <w:rPr>
                <w:noProof/>
                <w:webHidden/>
              </w:rPr>
              <w:tab/>
            </w:r>
            <w:r>
              <w:rPr>
                <w:noProof/>
                <w:webHidden/>
              </w:rPr>
              <w:fldChar w:fldCharType="begin"/>
            </w:r>
            <w:r>
              <w:rPr>
                <w:noProof/>
                <w:webHidden/>
              </w:rPr>
              <w:instrText xml:space="preserve"> PAGEREF _Toc512166728 \h </w:instrText>
            </w:r>
            <w:r>
              <w:rPr>
                <w:noProof/>
                <w:webHidden/>
              </w:rPr>
            </w:r>
            <w:r>
              <w:rPr>
                <w:noProof/>
                <w:webHidden/>
              </w:rPr>
              <w:fldChar w:fldCharType="separate"/>
            </w:r>
            <w:r>
              <w:rPr>
                <w:noProof/>
                <w:webHidden/>
              </w:rPr>
              <w:t>34</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29" w:history="1">
            <w:r w:rsidRPr="0076568C">
              <w:rPr>
                <w:rStyle w:val="Hyperlink"/>
                <w:noProof/>
              </w:rPr>
              <w:t>3.2.5 Event Notifications</w:t>
            </w:r>
            <w:r>
              <w:rPr>
                <w:noProof/>
                <w:webHidden/>
              </w:rPr>
              <w:tab/>
            </w:r>
            <w:r>
              <w:rPr>
                <w:noProof/>
                <w:webHidden/>
              </w:rPr>
              <w:fldChar w:fldCharType="begin"/>
            </w:r>
            <w:r>
              <w:rPr>
                <w:noProof/>
                <w:webHidden/>
              </w:rPr>
              <w:instrText xml:space="preserve"> PAGEREF _Toc512166729 \h </w:instrText>
            </w:r>
            <w:r>
              <w:rPr>
                <w:noProof/>
                <w:webHidden/>
              </w:rPr>
            </w:r>
            <w:r>
              <w:rPr>
                <w:noProof/>
                <w:webHidden/>
              </w:rPr>
              <w:fldChar w:fldCharType="separate"/>
            </w:r>
            <w:r>
              <w:rPr>
                <w:noProof/>
                <w:webHidden/>
              </w:rPr>
              <w:t>35</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30" w:history="1">
            <w:r w:rsidRPr="0076568C">
              <w:rPr>
                <w:rStyle w:val="Hyperlink"/>
                <w:noProof/>
              </w:rPr>
              <w:t>3.2.6 Data Storage</w:t>
            </w:r>
            <w:r>
              <w:rPr>
                <w:noProof/>
                <w:webHidden/>
              </w:rPr>
              <w:tab/>
            </w:r>
            <w:r>
              <w:rPr>
                <w:noProof/>
                <w:webHidden/>
              </w:rPr>
              <w:fldChar w:fldCharType="begin"/>
            </w:r>
            <w:r>
              <w:rPr>
                <w:noProof/>
                <w:webHidden/>
              </w:rPr>
              <w:instrText xml:space="preserve"> PAGEREF _Toc512166730 \h </w:instrText>
            </w:r>
            <w:r>
              <w:rPr>
                <w:noProof/>
                <w:webHidden/>
              </w:rPr>
            </w:r>
            <w:r>
              <w:rPr>
                <w:noProof/>
                <w:webHidden/>
              </w:rPr>
              <w:fldChar w:fldCharType="separate"/>
            </w:r>
            <w:r>
              <w:rPr>
                <w:noProof/>
                <w:webHidden/>
              </w:rPr>
              <w:t>35</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31" w:history="1">
            <w:r w:rsidRPr="0076568C">
              <w:rPr>
                <w:rStyle w:val="Hyperlink"/>
                <w:noProof/>
              </w:rPr>
              <w:t>3.2.7 Data Interfacing</w:t>
            </w:r>
            <w:r>
              <w:rPr>
                <w:noProof/>
                <w:webHidden/>
              </w:rPr>
              <w:tab/>
            </w:r>
            <w:r>
              <w:rPr>
                <w:noProof/>
                <w:webHidden/>
              </w:rPr>
              <w:fldChar w:fldCharType="begin"/>
            </w:r>
            <w:r>
              <w:rPr>
                <w:noProof/>
                <w:webHidden/>
              </w:rPr>
              <w:instrText xml:space="preserve"> PAGEREF _Toc512166731 \h </w:instrText>
            </w:r>
            <w:r>
              <w:rPr>
                <w:noProof/>
                <w:webHidden/>
              </w:rPr>
            </w:r>
            <w:r>
              <w:rPr>
                <w:noProof/>
                <w:webHidden/>
              </w:rPr>
              <w:fldChar w:fldCharType="separate"/>
            </w:r>
            <w:r>
              <w:rPr>
                <w:noProof/>
                <w:webHidden/>
              </w:rPr>
              <w:t>36</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32" w:history="1">
            <w:r w:rsidRPr="0076568C">
              <w:rPr>
                <w:rStyle w:val="Hyperlink"/>
                <w:noProof/>
              </w:rPr>
              <w:t>3.2.8 Infrastructure Deployments</w:t>
            </w:r>
            <w:r>
              <w:rPr>
                <w:noProof/>
                <w:webHidden/>
              </w:rPr>
              <w:tab/>
            </w:r>
            <w:r>
              <w:rPr>
                <w:noProof/>
                <w:webHidden/>
              </w:rPr>
              <w:fldChar w:fldCharType="begin"/>
            </w:r>
            <w:r>
              <w:rPr>
                <w:noProof/>
                <w:webHidden/>
              </w:rPr>
              <w:instrText xml:space="preserve"> PAGEREF _Toc512166732 \h </w:instrText>
            </w:r>
            <w:r>
              <w:rPr>
                <w:noProof/>
                <w:webHidden/>
              </w:rPr>
            </w:r>
            <w:r>
              <w:rPr>
                <w:noProof/>
                <w:webHidden/>
              </w:rPr>
              <w:fldChar w:fldCharType="separate"/>
            </w:r>
            <w:r>
              <w:rPr>
                <w:noProof/>
                <w:webHidden/>
              </w:rPr>
              <w:t>37</w:t>
            </w:r>
            <w:r>
              <w:rPr>
                <w:noProof/>
                <w:webHidden/>
              </w:rPr>
              <w:fldChar w:fldCharType="end"/>
            </w:r>
          </w:hyperlink>
        </w:p>
        <w:p w:rsidR="009F44EE" w:rsidRDefault="009F44EE">
          <w:pPr>
            <w:pStyle w:val="TOC1"/>
            <w:tabs>
              <w:tab w:val="left" w:pos="1200"/>
              <w:tab w:val="right" w:leader="dot" w:pos="9350"/>
            </w:tabs>
            <w:rPr>
              <w:noProof/>
              <w:kern w:val="0"/>
              <w:lang w:val="en-GB" w:eastAsia="en-US"/>
            </w:rPr>
          </w:pPr>
          <w:hyperlink w:anchor="_Toc512166733" w:history="1">
            <w:r w:rsidRPr="0076568C">
              <w:rPr>
                <w:rStyle w:val="Hyperlink"/>
                <w:noProof/>
              </w:rPr>
              <w:t>4.</w:t>
            </w:r>
            <w:r>
              <w:rPr>
                <w:noProof/>
                <w:kern w:val="0"/>
                <w:lang w:val="en-GB" w:eastAsia="en-US"/>
              </w:rPr>
              <w:tab/>
            </w:r>
            <w:r w:rsidRPr="0076568C">
              <w:rPr>
                <w:rStyle w:val="Hyperlink"/>
                <w:noProof/>
              </w:rPr>
              <w:t>Use Case Evaluation</w:t>
            </w:r>
            <w:r>
              <w:rPr>
                <w:noProof/>
                <w:webHidden/>
              </w:rPr>
              <w:tab/>
            </w:r>
            <w:r>
              <w:rPr>
                <w:noProof/>
                <w:webHidden/>
              </w:rPr>
              <w:fldChar w:fldCharType="begin"/>
            </w:r>
            <w:r>
              <w:rPr>
                <w:noProof/>
                <w:webHidden/>
              </w:rPr>
              <w:instrText xml:space="preserve"> PAGEREF _Toc512166733 \h </w:instrText>
            </w:r>
            <w:r>
              <w:rPr>
                <w:noProof/>
                <w:webHidden/>
              </w:rPr>
            </w:r>
            <w:r>
              <w:rPr>
                <w:noProof/>
                <w:webHidden/>
              </w:rPr>
              <w:fldChar w:fldCharType="separate"/>
            </w:r>
            <w:r>
              <w:rPr>
                <w:noProof/>
                <w:webHidden/>
              </w:rPr>
              <w:t>39</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34" w:history="1">
            <w:r w:rsidRPr="0076568C">
              <w:rPr>
                <w:rStyle w:val="Hyperlink"/>
                <w:noProof/>
              </w:rPr>
              <w:t>4.1 Aim</w:t>
            </w:r>
            <w:r>
              <w:rPr>
                <w:noProof/>
                <w:webHidden/>
              </w:rPr>
              <w:tab/>
            </w:r>
            <w:r>
              <w:rPr>
                <w:noProof/>
                <w:webHidden/>
              </w:rPr>
              <w:fldChar w:fldCharType="begin"/>
            </w:r>
            <w:r>
              <w:rPr>
                <w:noProof/>
                <w:webHidden/>
              </w:rPr>
              <w:instrText xml:space="preserve"> PAGEREF _Toc512166734 \h </w:instrText>
            </w:r>
            <w:r>
              <w:rPr>
                <w:noProof/>
                <w:webHidden/>
              </w:rPr>
            </w:r>
            <w:r>
              <w:rPr>
                <w:noProof/>
                <w:webHidden/>
              </w:rPr>
              <w:fldChar w:fldCharType="separate"/>
            </w:r>
            <w:r>
              <w:rPr>
                <w:noProof/>
                <w:webHidden/>
              </w:rPr>
              <w:t>39</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35" w:history="1">
            <w:r w:rsidRPr="0076568C">
              <w:rPr>
                <w:rStyle w:val="Hyperlink"/>
                <w:noProof/>
              </w:rPr>
              <w:t>4.2 Scenario</w:t>
            </w:r>
            <w:r>
              <w:rPr>
                <w:noProof/>
                <w:webHidden/>
              </w:rPr>
              <w:tab/>
            </w:r>
            <w:r>
              <w:rPr>
                <w:noProof/>
                <w:webHidden/>
              </w:rPr>
              <w:fldChar w:fldCharType="begin"/>
            </w:r>
            <w:r>
              <w:rPr>
                <w:noProof/>
                <w:webHidden/>
              </w:rPr>
              <w:instrText xml:space="preserve"> PAGEREF _Toc512166735 \h </w:instrText>
            </w:r>
            <w:r>
              <w:rPr>
                <w:noProof/>
                <w:webHidden/>
              </w:rPr>
            </w:r>
            <w:r>
              <w:rPr>
                <w:noProof/>
                <w:webHidden/>
              </w:rPr>
              <w:fldChar w:fldCharType="separate"/>
            </w:r>
            <w:r>
              <w:rPr>
                <w:noProof/>
                <w:webHidden/>
              </w:rPr>
              <w:t>39</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36" w:history="1">
            <w:r w:rsidRPr="0076568C">
              <w:rPr>
                <w:rStyle w:val="Hyperlink"/>
                <w:noProof/>
              </w:rPr>
              <w:t>4.3 Implementation Procedure</w:t>
            </w:r>
            <w:r>
              <w:rPr>
                <w:noProof/>
                <w:webHidden/>
              </w:rPr>
              <w:tab/>
            </w:r>
            <w:r>
              <w:rPr>
                <w:noProof/>
                <w:webHidden/>
              </w:rPr>
              <w:fldChar w:fldCharType="begin"/>
            </w:r>
            <w:r>
              <w:rPr>
                <w:noProof/>
                <w:webHidden/>
              </w:rPr>
              <w:instrText xml:space="preserve"> PAGEREF _Toc512166736 \h </w:instrText>
            </w:r>
            <w:r>
              <w:rPr>
                <w:noProof/>
                <w:webHidden/>
              </w:rPr>
            </w:r>
            <w:r>
              <w:rPr>
                <w:noProof/>
                <w:webHidden/>
              </w:rPr>
              <w:fldChar w:fldCharType="separate"/>
            </w:r>
            <w:r>
              <w:rPr>
                <w:noProof/>
                <w:webHidden/>
              </w:rPr>
              <w:t>40</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37" w:history="1">
            <w:r w:rsidRPr="0076568C">
              <w:rPr>
                <w:rStyle w:val="Hyperlink"/>
                <w:noProof/>
              </w:rPr>
              <w:t>4.3.1 Enabling Video Pre-Processing</w:t>
            </w:r>
            <w:r>
              <w:rPr>
                <w:noProof/>
                <w:webHidden/>
              </w:rPr>
              <w:tab/>
            </w:r>
            <w:r>
              <w:rPr>
                <w:noProof/>
                <w:webHidden/>
              </w:rPr>
              <w:fldChar w:fldCharType="begin"/>
            </w:r>
            <w:r>
              <w:rPr>
                <w:noProof/>
                <w:webHidden/>
              </w:rPr>
              <w:instrText xml:space="preserve"> PAGEREF _Toc512166737 \h </w:instrText>
            </w:r>
            <w:r>
              <w:rPr>
                <w:noProof/>
                <w:webHidden/>
              </w:rPr>
            </w:r>
            <w:r>
              <w:rPr>
                <w:noProof/>
                <w:webHidden/>
              </w:rPr>
              <w:fldChar w:fldCharType="separate"/>
            </w:r>
            <w:r>
              <w:rPr>
                <w:noProof/>
                <w:webHidden/>
              </w:rPr>
              <w:t>40</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38" w:history="1">
            <w:r w:rsidRPr="0076568C">
              <w:rPr>
                <w:rStyle w:val="Hyperlink"/>
                <w:noProof/>
              </w:rPr>
              <w:t>4.3.2 Enabling Activity Analysis</w:t>
            </w:r>
            <w:r>
              <w:rPr>
                <w:noProof/>
                <w:webHidden/>
              </w:rPr>
              <w:tab/>
            </w:r>
            <w:r>
              <w:rPr>
                <w:noProof/>
                <w:webHidden/>
              </w:rPr>
              <w:fldChar w:fldCharType="begin"/>
            </w:r>
            <w:r>
              <w:rPr>
                <w:noProof/>
                <w:webHidden/>
              </w:rPr>
              <w:instrText xml:space="preserve"> PAGEREF _Toc512166738 \h </w:instrText>
            </w:r>
            <w:r>
              <w:rPr>
                <w:noProof/>
                <w:webHidden/>
              </w:rPr>
            </w:r>
            <w:r>
              <w:rPr>
                <w:noProof/>
                <w:webHidden/>
              </w:rPr>
              <w:fldChar w:fldCharType="separate"/>
            </w:r>
            <w:r>
              <w:rPr>
                <w:noProof/>
                <w:webHidden/>
              </w:rPr>
              <w:t>41</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39" w:history="1">
            <w:r w:rsidRPr="0076568C">
              <w:rPr>
                <w:rStyle w:val="Hyperlink"/>
                <w:noProof/>
              </w:rPr>
              <w:t>4.3.3 Enabling Event Analysis</w:t>
            </w:r>
            <w:r>
              <w:rPr>
                <w:noProof/>
                <w:webHidden/>
              </w:rPr>
              <w:tab/>
            </w:r>
            <w:r>
              <w:rPr>
                <w:noProof/>
                <w:webHidden/>
              </w:rPr>
              <w:fldChar w:fldCharType="begin"/>
            </w:r>
            <w:r>
              <w:rPr>
                <w:noProof/>
                <w:webHidden/>
              </w:rPr>
              <w:instrText xml:space="preserve"> PAGEREF _Toc512166739 \h </w:instrText>
            </w:r>
            <w:r>
              <w:rPr>
                <w:noProof/>
                <w:webHidden/>
              </w:rPr>
            </w:r>
            <w:r>
              <w:rPr>
                <w:noProof/>
                <w:webHidden/>
              </w:rPr>
              <w:fldChar w:fldCharType="separate"/>
            </w:r>
            <w:r>
              <w:rPr>
                <w:noProof/>
                <w:webHidden/>
              </w:rPr>
              <w:t>42</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40" w:history="1">
            <w:r w:rsidRPr="0076568C">
              <w:rPr>
                <w:rStyle w:val="Hyperlink"/>
                <w:noProof/>
              </w:rPr>
              <w:t>4.3.4 Data Persistence</w:t>
            </w:r>
            <w:r>
              <w:rPr>
                <w:noProof/>
                <w:webHidden/>
              </w:rPr>
              <w:tab/>
            </w:r>
            <w:r>
              <w:rPr>
                <w:noProof/>
                <w:webHidden/>
              </w:rPr>
              <w:fldChar w:fldCharType="begin"/>
            </w:r>
            <w:r>
              <w:rPr>
                <w:noProof/>
                <w:webHidden/>
              </w:rPr>
              <w:instrText xml:space="preserve"> PAGEREF _Toc512166740 \h </w:instrText>
            </w:r>
            <w:r>
              <w:rPr>
                <w:noProof/>
                <w:webHidden/>
              </w:rPr>
            </w:r>
            <w:r>
              <w:rPr>
                <w:noProof/>
                <w:webHidden/>
              </w:rPr>
              <w:fldChar w:fldCharType="separate"/>
            </w:r>
            <w:r>
              <w:rPr>
                <w:noProof/>
                <w:webHidden/>
              </w:rPr>
              <w:t>44</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41" w:history="1">
            <w:r w:rsidRPr="0076568C">
              <w:rPr>
                <w:rStyle w:val="Hyperlink"/>
                <w:noProof/>
              </w:rPr>
              <w:t>4.4 Deployment Procedure</w:t>
            </w:r>
            <w:r>
              <w:rPr>
                <w:noProof/>
                <w:webHidden/>
              </w:rPr>
              <w:tab/>
            </w:r>
            <w:r>
              <w:rPr>
                <w:noProof/>
                <w:webHidden/>
              </w:rPr>
              <w:fldChar w:fldCharType="begin"/>
            </w:r>
            <w:r>
              <w:rPr>
                <w:noProof/>
                <w:webHidden/>
              </w:rPr>
              <w:instrText xml:space="preserve"> PAGEREF _Toc512166741 \h </w:instrText>
            </w:r>
            <w:r>
              <w:rPr>
                <w:noProof/>
                <w:webHidden/>
              </w:rPr>
            </w:r>
            <w:r>
              <w:rPr>
                <w:noProof/>
                <w:webHidden/>
              </w:rPr>
              <w:fldChar w:fldCharType="separate"/>
            </w:r>
            <w:r>
              <w:rPr>
                <w:noProof/>
                <w:webHidden/>
              </w:rPr>
              <w:t>45</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42" w:history="1">
            <w:r w:rsidRPr="0076568C">
              <w:rPr>
                <w:rStyle w:val="Hyperlink"/>
                <w:noProof/>
              </w:rPr>
              <w:t>4.4.1 Apache Kafka Deployment</w:t>
            </w:r>
            <w:r>
              <w:rPr>
                <w:noProof/>
                <w:webHidden/>
              </w:rPr>
              <w:tab/>
            </w:r>
            <w:r>
              <w:rPr>
                <w:noProof/>
                <w:webHidden/>
              </w:rPr>
              <w:fldChar w:fldCharType="begin"/>
            </w:r>
            <w:r>
              <w:rPr>
                <w:noProof/>
                <w:webHidden/>
              </w:rPr>
              <w:instrText xml:space="preserve"> PAGEREF _Toc512166742 \h </w:instrText>
            </w:r>
            <w:r>
              <w:rPr>
                <w:noProof/>
                <w:webHidden/>
              </w:rPr>
            </w:r>
            <w:r>
              <w:rPr>
                <w:noProof/>
                <w:webHidden/>
              </w:rPr>
              <w:fldChar w:fldCharType="separate"/>
            </w:r>
            <w:r>
              <w:rPr>
                <w:noProof/>
                <w:webHidden/>
              </w:rPr>
              <w:t>45</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43" w:history="1">
            <w:r w:rsidRPr="0076568C">
              <w:rPr>
                <w:rStyle w:val="Hyperlink"/>
                <w:noProof/>
              </w:rPr>
              <w:t>4.4.2 Neo4J Deployment</w:t>
            </w:r>
            <w:r>
              <w:rPr>
                <w:noProof/>
                <w:webHidden/>
              </w:rPr>
              <w:tab/>
            </w:r>
            <w:r>
              <w:rPr>
                <w:noProof/>
                <w:webHidden/>
              </w:rPr>
              <w:fldChar w:fldCharType="begin"/>
            </w:r>
            <w:r>
              <w:rPr>
                <w:noProof/>
                <w:webHidden/>
              </w:rPr>
              <w:instrText xml:space="preserve"> PAGEREF _Toc512166743 \h </w:instrText>
            </w:r>
            <w:r>
              <w:rPr>
                <w:noProof/>
                <w:webHidden/>
              </w:rPr>
            </w:r>
            <w:r>
              <w:rPr>
                <w:noProof/>
                <w:webHidden/>
              </w:rPr>
              <w:fldChar w:fldCharType="separate"/>
            </w:r>
            <w:r>
              <w:rPr>
                <w:noProof/>
                <w:webHidden/>
              </w:rPr>
              <w:t>45</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44" w:history="1">
            <w:r w:rsidRPr="0076568C">
              <w:rPr>
                <w:rStyle w:val="Hyperlink"/>
                <w:noProof/>
              </w:rPr>
              <w:t>4.4.3 Video Pre-Processing Deployment</w:t>
            </w:r>
            <w:r>
              <w:rPr>
                <w:noProof/>
                <w:webHidden/>
              </w:rPr>
              <w:tab/>
            </w:r>
            <w:r>
              <w:rPr>
                <w:noProof/>
                <w:webHidden/>
              </w:rPr>
              <w:fldChar w:fldCharType="begin"/>
            </w:r>
            <w:r>
              <w:rPr>
                <w:noProof/>
                <w:webHidden/>
              </w:rPr>
              <w:instrText xml:space="preserve"> PAGEREF _Toc512166744 \h </w:instrText>
            </w:r>
            <w:r>
              <w:rPr>
                <w:noProof/>
                <w:webHidden/>
              </w:rPr>
            </w:r>
            <w:r>
              <w:rPr>
                <w:noProof/>
                <w:webHidden/>
              </w:rPr>
              <w:fldChar w:fldCharType="separate"/>
            </w:r>
            <w:r>
              <w:rPr>
                <w:noProof/>
                <w:webHidden/>
              </w:rPr>
              <w:t>45</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45" w:history="1">
            <w:r w:rsidRPr="0076568C">
              <w:rPr>
                <w:rStyle w:val="Hyperlink"/>
                <w:noProof/>
              </w:rPr>
              <w:t>4.4.4 Apache Flink Deployment</w:t>
            </w:r>
            <w:r>
              <w:rPr>
                <w:noProof/>
                <w:webHidden/>
              </w:rPr>
              <w:tab/>
            </w:r>
            <w:r>
              <w:rPr>
                <w:noProof/>
                <w:webHidden/>
              </w:rPr>
              <w:fldChar w:fldCharType="begin"/>
            </w:r>
            <w:r>
              <w:rPr>
                <w:noProof/>
                <w:webHidden/>
              </w:rPr>
              <w:instrText xml:space="preserve"> PAGEREF _Toc512166745 \h </w:instrText>
            </w:r>
            <w:r>
              <w:rPr>
                <w:noProof/>
                <w:webHidden/>
              </w:rPr>
            </w:r>
            <w:r>
              <w:rPr>
                <w:noProof/>
                <w:webHidden/>
              </w:rPr>
              <w:fldChar w:fldCharType="separate"/>
            </w:r>
            <w:r>
              <w:rPr>
                <w:noProof/>
                <w:webHidden/>
              </w:rPr>
              <w:t>45</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46" w:history="1">
            <w:r w:rsidRPr="0076568C">
              <w:rPr>
                <w:rStyle w:val="Hyperlink"/>
                <w:noProof/>
              </w:rPr>
              <w:t>4.4.5 Apache Spark Deployment</w:t>
            </w:r>
            <w:r>
              <w:rPr>
                <w:noProof/>
                <w:webHidden/>
              </w:rPr>
              <w:tab/>
            </w:r>
            <w:r>
              <w:rPr>
                <w:noProof/>
                <w:webHidden/>
              </w:rPr>
              <w:fldChar w:fldCharType="begin"/>
            </w:r>
            <w:r>
              <w:rPr>
                <w:noProof/>
                <w:webHidden/>
              </w:rPr>
              <w:instrText xml:space="preserve"> PAGEREF _Toc512166746 \h </w:instrText>
            </w:r>
            <w:r>
              <w:rPr>
                <w:noProof/>
                <w:webHidden/>
              </w:rPr>
            </w:r>
            <w:r>
              <w:rPr>
                <w:noProof/>
                <w:webHidden/>
              </w:rPr>
              <w:fldChar w:fldCharType="separate"/>
            </w:r>
            <w:r>
              <w:rPr>
                <w:noProof/>
                <w:webHidden/>
              </w:rPr>
              <w:t>46</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47" w:history="1">
            <w:r w:rsidRPr="0076568C">
              <w:rPr>
                <w:rStyle w:val="Hyperlink"/>
                <w:noProof/>
              </w:rPr>
              <w:t>4.5 Findings</w:t>
            </w:r>
            <w:r>
              <w:rPr>
                <w:noProof/>
                <w:webHidden/>
              </w:rPr>
              <w:tab/>
            </w:r>
            <w:r>
              <w:rPr>
                <w:noProof/>
                <w:webHidden/>
              </w:rPr>
              <w:fldChar w:fldCharType="begin"/>
            </w:r>
            <w:r>
              <w:rPr>
                <w:noProof/>
                <w:webHidden/>
              </w:rPr>
              <w:instrText xml:space="preserve"> PAGEREF _Toc512166747 \h </w:instrText>
            </w:r>
            <w:r>
              <w:rPr>
                <w:noProof/>
                <w:webHidden/>
              </w:rPr>
            </w:r>
            <w:r>
              <w:rPr>
                <w:noProof/>
                <w:webHidden/>
              </w:rPr>
              <w:fldChar w:fldCharType="separate"/>
            </w:r>
            <w:r>
              <w:rPr>
                <w:noProof/>
                <w:webHidden/>
              </w:rPr>
              <w:t>46</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48" w:history="1">
            <w:r w:rsidRPr="0076568C">
              <w:rPr>
                <w:rStyle w:val="Hyperlink"/>
                <w:noProof/>
              </w:rPr>
              <w:t>4.6 Evaluation</w:t>
            </w:r>
            <w:r>
              <w:rPr>
                <w:noProof/>
                <w:webHidden/>
              </w:rPr>
              <w:tab/>
            </w:r>
            <w:r>
              <w:rPr>
                <w:noProof/>
                <w:webHidden/>
              </w:rPr>
              <w:fldChar w:fldCharType="begin"/>
            </w:r>
            <w:r>
              <w:rPr>
                <w:noProof/>
                <w:webHidden/>
              </w:rPr>
              <w:instrText xml:space="preserve"> PAGEREF _Toc512166748 \h </w:instrText>
            </w:r>
            <w:r>
              <w:rPr>
                <w:noProof/>
                <w:webHidden/>
              </w:rPr>
            </w:r>
            <w:r>
              <w:rPr>
                <w:noProof/>
                <w:webHidden/>
              </w:rPr>
              <w:fldChar w:fldCharType="separate"/>
            </w:r>
            <w:r>
              <w:rPr>
                <w:noProof/>
                <w:webHidden/>
              </w:rPr>
              <w:t>49</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49" w:history="1">
            <w:r w:rsidRPr="0076568C">
              <w:rPr>
                <w:rStyle w:val="Hyperlink"/>
                <w:noProof/>
              </w:rPr>
              <w:t>4.6.1 Development Experience</w:t>
            </w:r>
            <w:r>
              <w:rPr>
                <w:noProof/>
                <w:webHidden/>
              </w:rPr>
              <w:tab/>
            </w:r>
            <w:r>
              <w:rPr>
                <w:noProof/>
                <w:webHidden/>
              </w:rPr>
              <w:fldChar w:fldCharType="begin"/>
            </w:r>
            <w:r>
              <w:rPr>
                <w:noProof/>
                <w:webHidden/>
              </w:rPr>
              <w:instrText xml:space="preserve"> PAGEREF _Toc512166749 \h </w:instrText>
            </w:r>
            <w:r>
              <w:rPr>
                <w:noProof/>
                <w:webHidden/>
              </w:rPr>
            </w:r>
            <w:r>
              <w:rPr>
                <w:noProof/>
                <w:webHidden/>
              </w:rPr>
              <w:fldChar w:fldCharType="separate"/>
            </w:r>
            <w:r>
              <w:rPr>
                <w:noProof/>
                <w:webHidden/>
              </w:rPr>
              <w:t>49</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50" w:history="1">
            <w:r w:rsidRPr="0076568C">
              <w:rPr>
                <w:rStyle w:val="Hyperlink"/>
                <w:noProof/>
              </w:rPr>
              <w:t>4.6.2 Data Interrogation</w:t>
            </w:r>
            <w:r>
              <w:rPr>
                <w:noProof/>
                <w:webHidden/>
              </w:rPr>
              <w:tab/>
            </w:r>
            <w:r>
              <w:rPr>
                <w:noProof/>
                <w:webHidden/>
              </w:rPr>
              <w:fldChar w:fldCharType="begin"/>
            </w:r>
            <w:r>
              <w:rPr>
                <w:noProof/>
                <w:webHidden/>
              </w:rPr>
              <w:instrText xml:space="preserve"> PAGEREF _Toc512166750 \h </w:instrText>
            </w:r>
            <w:r>
              <w:rPr>
                <w:noProof/>
                <w:webHidden/>
              </w:rPr>
            </w:r>
            <w:r>
              <w:rPr>
                <w:noProof/>
                <w:webHidden/>
              </w:rPr>
              <w:fldChar w:fldCharType="separate"/>
            </w:r>
            <w:r>
              <w:rPr>
                <w:noProof/>
                <w:webHidden/>
              </w:rPr>
              <w:t>50</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51" w:history="1">
            <w:r w:rsidRPr="0076568C">
              <w:rPr>
                <w:rStyle w:val="Hyperlink"/>
                <w:noProof/>
              </w:rPr>
              <w:t>4.6.3 Ease of Deployment</w:t>
            </w:r>
            <w:r>
              <w:rPr>
                <w:noProof/>
                <w:webHidden/>
              </w:rPr>
              <w:tab/>
            </w:r>
            <w:r>
              <w:rPr>
                <w:noProof/>
                <w:webHidden/>
              </w:rPr>
              <w:fldChar w:fldCharType="begin"/>
            </w:r>
            <w:r>
              <w:rPr>
                <w:noProof/>
                <w:webHidden/>
              </w:rPr>
              <w:instrText xml:space="preserve"> PAGEREF _Toc512166751 \h </w:instrText>
            </w:r>
            <w:r>
              <w:rPr>
                <w:noProof/>
                <w:webHidden/>
              </w:rPr>
            </w:r>
            <w:r>
              <w:rPr>
                <w:noProof/>
                <w:webHidden/>
              </w:rPr>
              <w:fldChar w:fldCharType="separate"/>
            </w:r>
            <w:r>
              <w:rPr>
                <w:noProof/>
                <w:webHidden/>
              </w:rPr>
              <w:t>54</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52" w:history="1">
            <w:r w:rsidRPr="0076568C">
              <w:rPr>
                <w:rStyle w:val="Hyperlink"/>
                <w:noProof/>
              </w:rPr>
              <w:t>4.6.4 Pipeline Performance</w:t>
            </w:r>
            <w:r>
              <w:rPr>
                <w:noProof/>
                <w:webHidden/>
              </w:rPr>
              <w:tab/>
            </w:r>
            <w:r>
              <w:rPr>
                <w:noProof/>
                <w:webHidden/>
              </w:rPr>
              <w:fldChar w:fldCharType="begin"/>
            </w:r>
            <w:r>
              <w:rPr>
                <w:noProof/>
                <w:webHidden/>
              </w:rPr>
              <w:instrText xml:space="preserve"> PAGEREF _Toc512166752 \h </w:instrText>
            </w:r>
            <w:r>
              <w:rPr>
                <w:noProof/>
                <w:webHidden/>
              </w:rPr>
            </w:r>
            <w:r>
              <w:rPr>
                <w:noProof/>
                <w:webHidden/>
              </w:rPr>
              <w:fldChar w:fldCharType="separate"/>
            </w:r>
            <w:r>
              <w:rPr>
                <w:noProof/>
                <w:webHidden/>
              </w:rPr>
              <w:t>54</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53" w:history="1">
            <w:r w:rsidRPr="0076568C">
              <w:rPr>
                <w:rStyle w:val="Hyperlink"/>
                <w:noProof/>
              </w:rPr>
              <w:t>4.6.5 Inferring Scalability</w:t>
            </w:r>
            <w:r>
              <w:rPr>
                <w:noProof/>
                <w:webHidden/>
              </w:rPr>
              <w:tab/>
            </w:r>
            <w:r>
              <w:rPr>
                <w:noProof/>
                <w:webHidden/>
              </w:rPr>
              <w:fldChar w:fldCharType="begin"/>
            </w:r>
            <w:r>
              <w:rPr>
                <w:noProof/>
                <w:webHidden/>
              </w:rPr>
              <w:instrText xml:space="preserve"> PAGEREF _Toc512166753 \h </w:instrText>
            </w:r>
            <w:r>
              <w:rPr>
                <w:noProof/>
                <w:webHidden/>
              </w:rPr>
            </w:r>
            <w:r>
              <w:rPr>
                <w:noProof/>
                <w:webHidden/>
              </w:rPr>
              <w:fldChar w:fldCharType="separate"/>
            </w:r>
            <w:r>
              <w:rPr>
                <w:noProof/>
                <w:webHidden/>
              </w:rPr>
              <w:t>56</w:t>
            </w:r>
            <w:r>
              <w:rPr>
                <w:noProof/>
                <w:webHidden/>
              </w:rPr>
              <w:fldChar w:fldCharType="end"/>
            </w:r>
          </w:hyperlink>
        </w:p>
        <w:p w:rsidR="009F44EE" w:rsidRDefault="009F44EE">
          <w:pPr>
            <w:pStyle w:val="TOC1"/>
            <w:tabs>
              <w:tab w:val="left" w:pos="1200"/>
              <w:tab w:val="right" w:leader="dot" w:pos="9350"/>
            </w:tabs>
            <w:rPr>
              <w:noProof/>
              <w:kern w:val="0"/>
              <w:lang w:val="en-GB" w:eastAsia="en-US"/>
            </w:rPr>
          </w:pPr>
          <w:hyperlink w:anchor="_Toc512166754" w:history="1">
            <w:r w:rsidRPr="0076568C">
              <w:rPr>
                <w:rStyle w:val="Hyperlink"/>
                <w:noProof/>
              </w:rPr>
              <w:t>5.</w:t>
            </w:r>
            <w:r>
              <w:rPr>
                <w:noProof/>
                <w:kern w:val="0"/>
                <w:lang w:val="en-GB" w:eastAsia="en-US"/>
              </w:rPr>
              <w:tab/>
            </w:r>
            <w:r w:rsidRPr="0076568C">
              <w:rPr>
                <w:rStyle w:val="Hyperlink"/>
                <w:noProof/>
              </w:rPr>
              <w:t>Stakeholder Evaluation</w:t>
            </w:r>
            <w:r>
              <w:rPr>
                <w:noProof/>
                <w:webHidden/>
              </w:rPr>
              <w:tab/>
            </w:r>
            <w:r>
              <w:rPr>
                <w:noProof/>
                <w:webHidden/>
              </w:rPr>
              <w:fldChar w:fldCharType="begin"/>
            </w:r>
            <w:r>
              <w:rPr>
                <w:noProof/>
                <w:webHidden/>
              </w:rPr>
              <w:instrText xml:space="preserve"> PAGEREF _Toc512166754 \h </w:instrText>
            </w:r>
            <w:r>
              <w:rPr>
                <w:noProof/>
                <w:webHidden/>
              </w:rPr>
            </w:r>
            <w:r>
              <w:rPr>
                <w:noProof/>
                <w:webHidden/>
              </w:rPr>
              <w:fldChar w:fldCharType="separate"/>
            </w:r>
            <w:r>
              <w:rPr>
                <w:noProof/>
                <w:webHidden/>
              </w:rPr>
              <w:t>58</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55" w:history="1">
            <w:r w:rsidRPr="0076568C">
              <w:rPr>
                <w:rStyle w:val="Hyperlink"/>
                <w:noProof/>
              </w:rPr>
              <w:t>5.1 Stakeholder Background and Experience</w:t>
            </w:r>
            <w:r>
              <w:rPr>
                <w:noProof/>
                <w:webHidden/>
              </w:rPr>
              <w:tab/>
            </w:r>
            <w:r>
              <w:rPr>
                <w:noProof/>
                <w:webHidden/>
              </w:rPr>
              <w:fldChar w:fldCharType="begin"/>
            </w:r>
            <w:r>
              <w:rPr>
                <w:noProof/>
                <w:webHidden/>
              </w:rPr>
              <w:instrText xml:space="preserve"> PAGEREF _Toc512166755 \h </w:instrText>
            </w:r>
            <w:r>
              <w:rPr>
                <w:noProof/>
                <w:webHidden/>
              </w:rPr>
            </w:r>
            <w:r>
              <w:rPr>
                <w:noProof/>
                <w:webHidden/>
              </w:rPr>
              <w:fldChar w:fldCharType="separate"/>
            </w:r>
            <w:r>
              <w:rPr>
                <w:noProof/>
                <w:webHidden/>
              </w:rPr>
              <w:t>58</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56" w:history="1">
            <w:r w:rsidRPr="0076568C">
              <w:rPr>
                <w:rStyle w:val="Hyperlink"/>
                <w:noProof/>
              </w:rPr>
              <w:t>5.2 Evaluating Applicable System Use Cases</w:t>
            </w:r>
            <w:r>
              <w:rPr>
                <w:noProof/>
                <w:webHidden/>
              </w:rPr>
              <w:tab/>
            </w:r>
            <w:r>
              <w:rPr>
                <w:noProof/>
                <w:webHidden/>
              </w:rPr>
              <w:fldChar w:fldCharType="begin"/>
            </w:r>
            <w:r>
              <w:rPr>
                <w:noProof/>
                <w:webHidden/>
              </w:rPr>
              <w:instrText xml:space="preserve"> PAGEREF _Toc512166756 \h </w:instrText>
            </w:r>
            <w:r>
              <w:rPr>
                <w:noProof/>
                <w:webHidden/>
              </w:rPr>
            </w:r>
            <w:r>
              <w:rPr>
                <w:noProof/>
                <w:webHidden/>
              </w:rPr>
              <w:fldChar w:fldCharType="separate"/>
            </w:r>
            <w:r>
              <w:rPr>
                <w:noProof/>
                <w:webHidden/>
              </w:rPr>
              <w:t>59</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57" w:history="1">
            <w:r w:rsidRPr="0076568C">
              <w:rPr>
                <w:rStyle w:val="Hyperlink"/>
                <w:noProof/>
              </w:rPr>
              <w:t>5.2.1 Policing Clustered Crimes</w:t>
            </w:r>
            <w:r>
              <w:rPr>
                <w:noProof/>
                <w:webHidden/>
              </w:rPr>
              <w:tab/>
            </w:r>
            <w:r>
              <w:rPr>
                <w:noProof/>
                <w:webHidden/>
              </w:rPr>
              <w:fldChar w:fldCharType="begin"/>
            </w:r>
            <w:r>
              <w:rPr>
                <w:noProof/>
                <w:webHidden/>
              </w:rPr>
              <w:instrText xml:space="preserve"> PAGEREF _Toc512166757 \h </w:instrText>
            </w:r>
            <w:r>
              <w:rPr>
                <w:noProof/>
                <w:webHidden/>
              </w:rPr>
            </w:r>
            <w:r>
              <w:rPr>
                <w:noProof/>
                <w:webHidden/>
              </w:rPr>
              <w:fldChar w:fldCharType="separate"/>
            </w:r>
            <w:r>
              <w:rPr>
                <w:noProof/>
                <w:webHidden/>
              </w:rPr>
              <w:t>59</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58" w:history="1">
            <w:r w:rsidRPr="0076568C">
              <w:rPr>
                <w:rStyle w:val="Hyperlink"/>
                <w:noProof/>
              </w:rPr>
              <w:t>5.2.2 Police Officer Location</w:t>
            </w:r>
            <w:r>
              <w:rPr>
                <w:noProof/>
                <w:webHidden/>
              </w:rPr>
              <w:tab/>
            </w:r>
            <w:r>
              <w:rPr>
                <w:noProof/>
                <w:webHidden/>
              </w:rPr>
              <w:fldChar w:fldCharType="begin"/>
            </w:r>
            <w:r>
              <w:rPr>
                <w:noProof/>
                <w:webHidden/>
              </w:rPr>
              <w:instrText xml:space="preserve"> PAGEREF _Toc512166758 \h </w:instrText>
            </w:r>
            <w:r>
              <w:rPr>
                <w:noProof/>
                <w:webHidden/>
              </w:rPr>
            </w:r>
            <w:r>
              <w:rPr>
                <w:noProof/>
                <w:webHidden/>
              </w:rPr>
              <w:fldChar w:fldCharType="separate"/>
            </w:r>
            <w:r>
              <w:rPr>
                <w:noProof/>
                <w:webHidden/>
              </w:rPr>
              <w:t>60</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59" w:history="1">
            <w:r w:rsidRPr="0076568C">
              <w:rPr>
                <w:rStyle w:val="Hyperlink"/>
                <w:noProof/>
              </w:rPr>
              <w:t>5.2.3 Traffic Monitoring</w:t>
            </w:r>
            <w:r>
              <w:rPr>
                <w:noProof/>
                <w:webHidden/>
              </w:rPr>
              <w:tab/>
            </w:r>
            <w:r>
              <w:rPr>
                <w:noProof/>
                <w:webHidden/>
              </w:rPr>
              <w:fldChar w:fldCharType="begin"/>
            </w:r>
            <w:r>
              <w:rPr>
                <w:noProof/>
                <w:webHidden/>
              </w:rPr>
              <w:instrText xml:space="preserve"> PAGEREF _Toc512166759 \h </w:instrText>
            </w:r>
            <w:r>
              <w:rPr>
                <w:noProof/>
                <w:webHidden/>
              </w:rPr>
            </w:r>
            <w:r>
              <w:rPr>
                <w:noProof/>
                <w:webHidden/>
              </w:rPr>
              <w:fldChar w:fldCharType="separate"/>
            </w:r>
            <w:r>
              <w:rPr>
                <w:noProof/>
                <w:webHidden/>
              </w:rPr>
              <w:t>61</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60" w:history="1">
            <w:r w:rsidRPr="0076568C">
              <w:rPr>
                <w:rStyle w:val="Hyperlink"/>
                <w:noProof/>
              </w:rPr>
              <w:t>5.2.4 Person of Interest Identification</w:t>
            </w:r>
            <w:r>
              <w:rPr>
                <w:noProof/>
                <w:webHidden/>
              </w:rPr>
              <w:tab/>
            </w:r>
            <w:r>
              <w:rPr>
                <w:noProof/>
                <w:webHidden/>
              </w:rPr>
              <w:fldChar w:fldCharType="begin"/>
            </w:r>
            <w:r>
              <w:rPr>
                <w:noProof/>
                <w:webHidden/>
              </w:rPr>
              <w:instrText xml:space="preserve"> PAGEREF _Toc512166760 \h </w:instrText>
            </w:r>
            <w:r>
              <w:rPr>
                <w:noProof/>
                <w:webHidden/>
              </w:rPr>
            </w:r>
            <w:r>
              <w:rPr>
                <w:noProof/>
                <w:webHidden/>
              </w:rPr>
              <w:fldChar w:fldCharType="separate"/>
            </w:r>
            <w:r>
              <w:rPr>
                <w:noProof/>
                <w:webHidden/>
              </w:rPr>
              <w:t>62</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61" w:history="1">
            <w:r w:rsidRPr="0076568C">
              <w:rPr>
                <w:rStyle w:val="Hyperlink"/>
                <w:noProof/>
              </w:rPr>
              <w:t>5.2.5 Time Critical Crimes</w:t>
            </w:r>
            <w:r>
              <w:rPr>
                <w:noProof/>
                <w:webHidden/>
              </w:rPr>
              <w:tab/>
            </w:r>
            <w:r>
              <w:rPr>
                <w:noProof/>
                <w:webHidden/>
              </w:rPr>
              <w:fldChar w:fldCharType="begin"/>
            </w:r>
            <w:r>
              <w:rPr>
                <w:noProof/>
                <w:webHidden/>
              </w:rPr>
              <w:instrText xml:space="preserve"> PAGEREF _Toc512166761 \h </w:instrText>
            </w:r>
            <w:r>
              <w:rPr>
                <w:noProof/>
                <w:webHidden/>
              </w:rPr>
            </w:r>
            <w:r>
              <w:rPr>
                <w:noProof/>
                <w:webHidden/>
              </w:rPr>
              <w:fldChar w:fldCharType="separate"/>
            </w:r>
            <w:r>
              <w:rPr>
                <w:noProof/>
                <w:webHidden/>
              </w:rPr>
              <w:t>62</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62" w:history="1">
            <w:r w:rsidRPr="0076568C">
              <w:rPr>
                <w:rStyle w:val="Hyperlink"/>
                <w:noProof/>
              </w:rPr>
              <w:t>5.3 Evaluating System Impact</w:t>
            </w:r>
            <w:r>
              <w:rPr>
                <w:noProof/>
                <w:webHidden/>
              </w:rPr>
              <w:tab/>
            </w:r>
            <w:r>
              <w:rPr>
                <w:noProof/>
                <w:webHidden/>
              </w:rPr>
              <w:fldChar w:fldCharType="begin"/>
            </w:r>
            <w:r>
              <w:rPr>
                <w:noProof/>
                <w:webHidden/>
              </w:rPr>
              <w:instrText xml:space="preserve"> PAGEREF _Toc512166762 \h </w:instrText>
            </w:r>
            <w:r>
              <w:rPr>
                <w:noProof/>
                <w:webHidden/>
              </w:rPr>
            </w:r>
            <w:r>
              <w:rPr>
                <w:noProof/>
                <w:webHidden/>
              </w:rPr>
              <w:fldChar w:fldCharType="separate"/>
            </w:r>
            <w:r>
              <w:rPr>
                <w:noProof/>
                <w:webHidden/>
              </w:rPr>
              <w:t>63</w:t>
            </w:r>
            <w:r>
              <w:rPr>
                <w:noProof/>
                <w:webHidden/>
              </w:rPr>
              <w:fldChar w:fldCharType="end"/>
            </w:r>
          </w:hyperlink>
        </w:p>
        <w:p w:rsidR="009F44EE" w:rsidRDefault="009F44EE">
          <w:pPr>
            <w:pStyle w:val="TOC1"/>
            <w:tabs>
              <w:tab w:val="left" w:pos="1200"/>
              <w:tab w:val="right" w:leader="dot" w:pos="9350"/>
            </w:tabs>
            <w:rPr>
              <w:noProof/>
              <w:kern w:val="0"/>
              <w:lang w:val="en-GB" w:eastAsia="en-US"/>
            </w:rPr>
          </w:pPr>
          <w:hyperlink w:anchor="_Toc512166763" w:history="1">
            <w:r w:rsidRPr="0076568C">
              <w:rPr>
                <w:rStyle w:val="Hyperlink"/>
                <w:noProof/>
              </w:rPr>
              <w:t>6.</w:t>
            </w:r>
            <w:r>
              <w:rPr>
                <w:noProof/>
                <w:kern w:val="0"/>
                <w:lang w:val="en-GB" w:eastAsia="en-US"/>
              </w:rPr>
              <w:tab/>
            </w:r>
            <w:r w:rsidRPr="0076568C">
              <w:rPr>
                <w:rStyle w:val="Hyperlink"/>
                <w:noProof/>
              </w:rPr>
              <w:t>Discussion and Conclusion</w:t>
            </w:r>
            <w:r>
              <w:rPr>
                <w:noProof/>
                <w:webHidden/>
              </w:rPr>
              <w:tab/>
            </w:r>
            <w:r>
              <w:rPr>
                <w:noProof/>
                <w:webHidden/>
              </w:rPr>
              <w:fldChar w:fldCharType="begin"/>
            </w:r>
            <w:r>
              <w:rPr>
                <w:noProof/>
                <w:webHidden/>
              </w:rPr>
              <w:instrText xml:space="preserve"> PAGEREF _Toc512166763 \h </w:instrText>
            </w:r>
            <w:r>
              <w:rPr>
                <w:noProof/>
                <w:webHidden/>
              </w:rPr>
            </w:r>
            <w:r>
              <w:rPr>
                <w:noProof/>
                <w:webHidden/>
              </w:rPr>
              <w:fldChar w:fldCharType="separate"/>
            </w:r>
            <w:r>
              <w:rPr>
                <w:noProof/>
                <w:webHidden/>
              </w:rPr>
              <w:t>65</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64" w:history="1">
            <w:r w:rsidRPr="0076568C">
              <w:rPr>
                <w:rStyle w:val="Hyperlink"/>
                <w:noProof/>
              </w:rPr>
              <w:t>5.1 Summary</w:t>
            </w:r>
            <w:r>
              <w:rPr>
                <w:noProof/>
                <w:webHidden/>
              </w:rPr>
              <w:tab/>
            </w:r>
            <w:r>
              <w:rPr>
                <w:noProof/>
                <w:webHidden/>
              </w:rPr>
              <w:fldChar w:fldCharType="begin"/>
            </w:r>
            <w:r>
              <w:rPr>
                <w:noProof/>
                <w:webHidden/>
              </w:rPr>
              <w:instrText xml:space="preserve"> PAGEREF _Toc512166764 \h </w:instrText>
            </w:r>
            <w:r>
              <w:rPr>
                <w:noProof/>
                <w:webHidden/>
              </w:rPr>
            </w:r>
            <w:r>
              <w:rPr>
                <w:noProof/>
                <w:webHidden/>
              </w:rPr>
              <w:fldChar w:fldCharType="separate"/>
            </w:r>
            <w:r>
              <w:rPr>
                <w:noProof/>
                <w:webHidden/>
              </w:rPr>
              <w:t>65</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65" w:history="1">
            <w:r w:rsidRPr="0076568C">
              <w:rPr>
                <w:rStyle w:val="Hyperlink"/>
                <w:noProof/>
              </w:rPr>
              <w:t>5.2 Discussion</w:t>
            </w:r>
            <w:r>
              <w:rPr>
                <w:noProof/>
                <w:webHidden/>
              </w:rPr>
              <w:tab/>
            </w:r>
            <w:r>
              <w:rPr>
                <w:noProof/>
                <w:webHidden/>
              </w:rPr>
              <w:fldChar w:fldCharType="begin"/>
            </w:r>
            <w:r>
              <w:rPr>
                <w:noProof/>
                <w:webHidden/>
              </w:rPr>
              <w:instrText xml:space="preserve"> PAGEREF _Toc512166765 \h </w:instrText>
            </w:r>
            <w:r>
              <w:rPr>
                <w:noProof/>
                <w:webHidden/>
              </w:rPr>
            </w:r>
            <w:r>
              <w:rPr>
                <w:noProof/>
                <w:webHidden/>
              </w:rPr>
              <w:fldChar w:fldCharType="separate"/>
            </w:r>
            <w:r>
              <w:rPr>
                <w:noProof/>
                <w:webHidden/>
              </w:rPr>
              <w:t>65</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66" w:history="1">
            <w:r w:rsidRPr="0076568C">
              <w:rPr>
                <w:rStyle w:val="Hyperlink"/>
                <w:noProof/>
              </w:rPr>
              <w:t>5.3 Objectives Met</w:t>
            </w:r>
            <w:r>
              <w:rPr>
                <w:noProof/>
                <w:webHidden/>
              </w:rPr>
              <w:tab/>
            </w:r>
            <w:r>
              <w:rPr>
                <w:noProof/>
                <w:webHidden/>
              </w:rPr>
              <w:fldChar w:fldCharType="begin"/>
            </w:r>
            <w:r>
              <w:rPr>
                <w:noProof/>
                <w:webHidden/>
              </w:rPr>
              <w:instrText xml:space="preserve"> PAGEREF _Toc512166766 \h </w:instrText>
            </w:r>
            <w:r>
              <w:rPr>
                <w:noProof/>
                <w:webHidden/>
              </w:rPr>
            </w:r>
            <w:r>
              <w:rPr>
                <w:noProof/>
                <w:webHidden/>
              </w:rPr>
              <w:fldChar w:fldCharType="separate"/>
            </w:r>
            <w:r>
              <w:rPr>
                <w:noProof/>
                <w:webHidden/>
              </w:rPr>
              <w:t>66</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67" w:history="1">
            <w:r w:rsidRPr="0076568C">
              <w:rPr>
                <w:rStyle w:val="Hyperlink"/>
                <w:noProof/>
              </w:rPr>
              <w:t>5.2.1 Objective One</w:t>
            </w:r>
            <w:r>
              <w:rPr>
                <w:noProof/>
                <w:webHidden/>
              </w:rPr>
              <w:tab/>
            </w:r>
            <w:r>
              <w:rPr>
                <w:noProof/>
                <w:webHidden/>
              </w:rPr>
              <w:fldChar w:fldCharType="begin"/>
            </w:r>
            <w:r>
              <w:rPr>
                <w:noProof/>
                <w:webHidden/>
              </w:rPr>
              <w:instrText xml:space="preserve"> PAGEREF _Toc512166767 \h </w:instrText>
            </w:r>
            <w:r>
              <w:rPr>
                <w:noProof/>
                <w:webHidden/>
              </w:rPr>
            </w:r>
            <w:r>
              <w:rPr>
                <w:noProof/>
                <w:webHidden/>
              </w:rPr>
              <w:fldChar w:fldCharType="separate"/>
            </w:r>
            <w:r>
              <w:rPr>
                <w:noProof/>
                <w:webHidden/>
              </w:rPr>
              <w:t>67</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68" w:history="1">
            <w:r w:rsidRPr="0076568C">
              <w:rPr>
                <w:rStyle w:val="Hyperlink"/>
                <w:noProof/>
              </w:rPr>
              <w:t>5.2.2 Objective Two</w:t>
            </w:r>
            <w:r>
              <w:rPr>
                <w:noProof/>
                <w:webHidden/>
              </w:rPr>
              <w:tab/>
            </w:r>
            <w:r>
              <w:rPr>
                <w:noProof/>
                <w:webHidden/>
              </w:rPr>
              <w:fldChar w:fldCharType="begin"/>
            </w:r>
            <w:r>
              <w:rPr>
                <w:noProof/>
                <w:webHidden/>
              </w:rPr>
              <w:instrText xml:space="preserve"> PAGEREF _Toc512166768 \h </w:instrText>
            </w:r>
            <w:r>
              <w:rPr>
                <w:noProof/>
                <w:webHidden/>
              </w:rPr>
            </w:r>
            <w:r>
              <w:rPr>
                <w:noProof/>
                <w:webHidden/>
              </w:rPr>
              <w:fldChar w:fldCharType="separate"/>
            </w:r>
            <w:r>
              <w:rPr>
                <w:noProof/>
                <w:webHidden/>
              </w:rPr>
              <w:t>67</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69" w:history="1">
            <w:r w:rsidRPr="0076568C">
              <w:rPr>
                <w:rStyle w:val="Hyperlink"/>
                <w:noProof/>
              </w:rPr>
              <w:t>5.2.3 Objective Three</w:t>
            </w:r>
            <w:r>
              <w:rPr>
                <w:noProof/>
                <w:webHidden/>
              </w:rPr>
              <w:tab/>
            </w:r>
            <w:r>
              <w:rPr>
                <w:noProof/>
                <w:webHidden/>
              </w:rPr>
              <w:fldChar w:fldCharType="begin"/>
            </w:r>
            <w:r>
              <w:rPr>
                <w:noProof/>
                <w:webHidden/>
              </w:rPr>
              <w:instrText xml:space="preserve"> PAGEREF _Toc512166769 \h </w:instrText>
            </w:r>
            <w:r>
              <w:rPr>
                <w:noProof/>
                <w:webHidden/>
              </w:rPr>
            </w:r>
            <w:r>
              <w:rPr>
                <w:noProof/>
                <w:webHidden/>
              </w:rPr>
              <w:fldChar w:fldCharType="separate"/>
            </w:r>
            <w:r>
              <w:rPr>
                <w:noProof/>
                <w:webHidden/>
              </w:rPr>
              <w:t>68</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70" w:history="1">
            <w:r w:rsidRPr="0076568C">
              <w:rPr>
                <w:rStyle w:val="Hyperlink"/>
                <w:noProof/>
              </w:rPr>
              <w:t>5.2.4 Objective Four</w:t>
            </w:r>
            <w:r>
              <w:rPr>
                <w:noProof/>
                <w:webHidden/>
              </w:rPr>
              <w:tab/>
            </w:r>
            <w:r>
              <w:rPr>
                <w:noProof/>
                <w:webHidden/>
              </w:rPr>
              <w:fldChar w:fldCharType="begin"/>
            </w:r>
            <w:r>
              <w:rPr>
                <w:noProof/>
                <w:webHidden/>
              </w:rPr>
              <w:instrText xml:space="preserve"> PAGEREF _Toc512166770 \h </w:instrText>
            </w:r>
            <w:r>
              <w:rPr>
                <w:noProof/>
                <w:webHidden/>
              </w:rPr>
            </w:r>
            <w:r>
              <w:rPr>
                <w:noProof/>
                <w:webHidden/>
              </w:rPr>
              <w:fldChar w:fldCharType="separate"/>
            </w:r>
            <w:r>
              <w:rPr>
                <w:noProof/>
                <w:webHidden/>
              </w:rPr>
              <w:t>68</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71" w:history="1">
            <w:r w:rsidRPr="0076568C">
              <w:rPr>
                <w:rStyle w:val="Hyperlink"/>
                <w:noProof/>
              </w:rPr>
              <w:t>5.2.5 Objective Five</w:t>
            </w:r>
            <w:r>
              <w:rPr>
                <w:noProof/>
                <w:webHidden/>
              </w:rPr>
              <w:tab/>
            </w:r>
            <w:r>
              <w:rPr>
                <w:noProof/>
                <w:webHidden/>
              </w:rPr>
              <w:fldChar w:fldCharType="begin"/>
            </w:r>
            <w:r>
              <w:rPr>
                <w:noProof/>
                <w:webHidden/>
              </w:rPr>
              <w:instrText xml:space="preserve"> PAGEREF _Toc512166771 \h </w:instrText>
            </w:r>
            <w:r>
              <w:rPr>
                <w:noProof/>
                <w:webHidden/>
              </w:rPr>
            </w:r>
            <w:r>
              <w:rPr>
                <w:noProof/>
                <w:webHidden/>
              </w:rPr>
              <w:fldChar w:fldCharType="separate"/>
            </w:r>
            <w:r>
              <w:rPr>
                <w:noProof/>
                <w:webHidden/>
              </w:rPr>
              <w:t>69</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72" w:history="1">
            <w:r w:rsidRPr="0076568C">
              <w:rPr>
                <w:rStyle w:val="Hyperlink"/>
                <w:noProof/>
              </w:rPr>
              <w:t>5.4 Future Development</w:t>
            </w:r>
            <w:r>
              <w:rPr>
                <w:noProof/>
                <w:webHidden/>
              </w:rPr>
              <w:tab/>
            </w:r>
            <w:r>
              <w:rPr>
                <w:noProof/>
                <w:webHidden/>
              </w:rPr>
              <w:fldChar w:fldCharType="begin"/>
            </w:r>
            <w:r>
              <w:rPr>
                <w:noProof/>
                <w:webHidden/>
              </w:rPr>
              <w:instrText xml:space="preserve"> PAGEREF _Toc512166772 \h </w:instrText>
            </w:r>
            <w:r>
              <w:rPr>
                <w:noProof/>
                <w:webHidden/>
              </w:rPr>
            </w:r>
            <w:r>
              <w:rPr>
                <w:noProof/>
                <w:webHidden/>
              </w:rPr>
              <w:fldChar w:fldCharType="separate"/>
            </w:r>
            <w:r>
              <w:rPr>
                <w:noProof/>
                <w:webHidden/>
              </w:rPr>
              <w:t>69</w:t>
            </w:r>
            <w:r>
              <w:rPr>
                <w:noProof/>
                <w:webHidden/>
              </w:rPr>
              <w:fldChar w:fldCharType="end"/>
            </w:r>
          </w:hyperlink>
        </w:p>
        <w:p w:rsidR="009F44EE" w:rsidRDefault="009F44EE">
          <w:pPr>
            <w:pStyle w:val="TOC1"/>
            <w:tabs>
              <w:tab w:val="left" w:pos="1200"/>
              <w:tab w:val="right" w:leader="dot" w:pos="9350"/>
            </w:tabs>
            <w:rPr>
              <w:noProof/>
              <w:kern w:val="0"/>
              <w:lang w:val="en-GB" w:eastAsia="en-US"/>
            </w:rPr>
          </w:pPr>
          <w:hyperlink w:anchor="_Toc512166773" w:history="1">
            <w:r w:rsidRPr="0076568C">
              <w:rPr>
                <w:rStyle w:val="Hyperlink"/>
                <w:noProof/>
              </w:rPr>
              <w:t>7.</w:t>
            </w:r>
            <w:r>
              <w:rPr>
                <w:noProof/>
                <w:kern w:val="0"/>
                <w:lang w:val="en-GB" w:eastAsia="en-US"/>
              </w:rPr>
              <w:tab/>
            </w:r>
            <w:r w:rsidRPr="0076568C">
              <w:rPr>
                <w:rStyle w:val="Hyperlink"/>
                <w:noProof/>
              </w:rPr>
              <w:t>References</w:t>
            </w:r>
            <w:r>
              <w:rPr>
                <w:noProof/>
                <w:webHidden/>
              </w:rPr>
              <w:tab/>
            </w:r>
            <w:r>
              <w:rPr>
                <w:noProof/>
                <w:webHidden/>
              </w:rPr>
              <w:fldChar w:fldCharType="begin"/>
            </w:r>
            <w:r>
              <w:rPr>
                <w:noProof/>
                <w:webHidden/>
              </w:rPr>
              <w:instrText xml:space="preserve"> PAGEREF _Toc512166773 \h </w:instrText>
            </w:r>
            <w:r>
              <w:rPr>
                <w:noProof/>
                <w:webHidden/>
              </w:rPr>
            </w:r>
            <w:r>
              <w:rPr>
                <w:noProof/>
                <w:webHidden/>
              </w:rPr>
              <w:fldChar w:fldCharType="separate"/>
            </w:r>
            <w:r>
              <w:rPr>
                <w:noProof/>
                <w:webHidden/>
              </w:rPr>
              <w:t>72</w:t>
            </w:r>
            <w:r>
              <w:rPr>
                <w:noProof/>
                <w:webHidden/>
              </w:rPr>
              <w:fldChar w:fldCharType="end"/>
            </w:r>
          </w:hyperlink>
        </w:p>
        <w:p w:rsidR="009F44EE" w:rsidRDefault="009F44EE">
          <w:pPr>
            <w:pStyle w:val="TOC1"/>
            <w:tabs>
              <w:tab w:val="left" w:pos="1200"/>
              <w:tab w:val="right" w:leader="dot" w:pos="9350"/>
            </w:tabs>
            <w:rPr>
              <w:noProof/>
              <w:kern w:val="0"/>
              <w:lang w:val="en-GB" w:eastAsia="en-US"/>
            </w:rPr>
          </w:pPr>
          <w:hyperlink w:anchor="_Toc512166774" w:history="1">
            <w:r w:rsidRPr="0076568C">
              <w:rPr>
                <w:rStyle w:val="Hyperlink"/>
                <w:noProof/>
              </w:rPr>
              <w:t>8.</w:t>
            </w:r>
            <w:r>
              <w:rPr>
                <w:noProof/>
                <w:kern w:val="0"/>
                <w:lang w:val="en-GB" w:eastAsia="en-US"/>
              </w:rPr>
              <w:tab/>
            </w:r>
            <w:r w:rsidRPr="0076568C">
              <w:rPr>
                <w:rStyle w:val="Hyperlink"/>
                <w:noProof/>
              </w:rPr>
              <w:t>Appendix</w:t>
            </w:r>
            <w:r>
              <w:rPr>
                <w:noProof/>
                <w:webHidden/>
              </w:rPr>
              <w:tab/>
            </w:r>
            <w:r>
              <w:rPr>
                <w:noProof/>
                <w:webHidden/>
              </w:rPr>
              <w:fldChar w:fldCharType="begin"/>
            </w:r>
            <w:r>
              <w:rPr>
                <w:noProof/>
                <w:webHidden/>
              </w:rPr>
              <w:instrText xml:space="preserve"> PAGEREF _Toc512166774 \h </w:instrText>
            </w:r>
            <w:r>
              <w:rPr>
                <w:noProof/>
                <w:webHidden/>
              </w:rPr>
            </w:r>
            <w:r>
              <w:rPr>
                <w:noProof/>
                <w:webHidden/>
              </w:rPr>
              <w:fldChar w:fldCharType="separate"/>
            </w:r>
            <w:r>
              <w:rPr>
                <w:noProof/>
                <w:webHidden/>
              </w:rPr>
              <w:t>78</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75" w:history="1">
            <w:r w:rsidRPr="0076568C">
              <w:rPr>
                <w:rStyle w:val="Hyperlink"/>
                <w:noProof/>
              </w:rPr>
              <w:t>8.1 Recorded Data</w:t>
            </w:r>
            <w:r>
              <w:rPr>
                <w:noProof/>
                <w:webHidden/>
              </w:rPr>
              <w:tab/>
            </w:r>
            <w:r>
              <w:rPr>
                <w:noProof/>
                <w:webHidden/>
              </w:rPr>
              <w:fldChar w:fldCharType="begin"/>
            </w:r>
            <w:r>
              <w:rPr>
                <w:noProof/>
                <w:webHidden/>
              </w:rPr>
              <w:instrText xml:space="preserve"> PAGEREF _Toc512166775 \h </w:instrText>
            </w:r>
            <w:r>
              <w:rPr>
                <w:noProof/>
                <w:webHidden/>
              </w:rPr>
            </w:r>
            <w:r>
              <w:rPr>
                <w:noProof/>
                <w:webHidden/>
              </w:rPr>
              <w:fldChar w:fldCharType="separate"/>
            </w:r>
            <w:r>
              <w:rPr>
                <w:noProof/>
                <w:webHidden/>
              </w:rPr>
              <w:t>78</w:t>
            </w:r>
            <w:r>
              <w:rPr>
                <w:noProof/>
                <w:webHidden/>
              </w:rPr>
              <w:fldChar w:fldCharType="end"/>
            </w:r>
          </w:hyperlink>
        </w:p>
        <w:p w:rsidR="009F44EE" w:rsidRDefault="009F44EE">
          <w:pPr>
            <w:pStyle w:val="TOC2"/>
            <w:tabs>
              <w:tab w:val="right" w:leader="dot" w:pos="9350"/>
            </w:tabs>
            <w:rPr>
              <w:noProof/>
              <w:kern w:val="0"/>
              <w:lang w:val="en-GB" w:eastAsia="en-US"/>
            </w:rPr>
          </w:pPr>
          <w:hyperlink w:anchor="_Toc512166776" w:history="1">
            <w:r w:rsidRPr="0076568C">
              <w:rPr>
                <w:rStyle w:val="Hyperlink"/>
                <w:noProof/>
              </w:rPr>
              <w:t>8.2 Interview Transcript</w:t>
            </w:r>
            <w:r>
              <w:rPr>
                <w:noProof/>
                <w:webHidden/>
              </w:rPr>
              <w:tab/>
            </w:r>
            <w:r>
              <w:rPr>
                <w:noProof/>
                <w:webHidden/>
              </w:rPr>
              <w:fldChar w:fldCharType="begin"/>
            </w:r>
            <w:r>
              <w:rPr>
                <w:noProof/>
                <w:webHidden/>
              </w:rPr>
              <w:instrText xml:space="preserve"> PAGEREF _Toc512166776 \h </w:instrText>
            </w:r>
            <w:r>
              <w:rPr>
                <w:noProof/>
                <w:webHidden/>
              </w:rPr>
            </w:r>
            <w:r>
              <w:rPr>
                <w:noProof/>
                <w:webHidden/>
              </w:rPr>
              <w:fldChar w:fldCharType="separate"/>
            </w:r>
            <w:r>
              <w:rPr>
                <w:noProof/>
                <w:webHidden/>
              </w:rPr>
              <w:t>78</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77" w:history="1">
            <w:r w:rsidRPr="0076568C">
              <w:rPr>
                <w:rStyle w:val="Hyperlink"/>
                <w:noProof/>
              </w:rPr>
              <w:t>8.2.1 Personal Introductory Statement</w:t>
            </w:r>
            <w:r>
              <w:rPr>
                <w:noProof/>
                <w:webHidden/>
              </w:rPr>
              <w:tab/>
            </w:r>
            <w:r>
              <w:rPr>
                <w:noProof/>
                <w:webHidden/>
              </w:rPr>
              <w:fldChar w:fldCharType="begin"/>
            </w:r>
            <w:r>
              <w:rPr>
                <w:noProof/>
                <w:webHidden/>
              </w:rPr>
              <w:instrText xml:space="preserve"> PAGEREF _Toc512166777 \h </w:instrText>
            </w:r>
            <w:r>
              <w:rPr>
                <w:noProof/>
                <w:webHidden/>
              </w:rPr>
            </w:r>
            <w:r>
              <w:rPr>
                <w:noProof/>
                <w:webHidden/>
              </w:rPr>
              <w:fldChar w:fldCharType="separate"/>
            </w:r>
            <w:r>
              <w:rPr>
                <w:noProof/>
                <w:webHidden/>
              </w:rPr>
              <w:t>78</w:t>
            </w:r>
            <w:r>
              <w:rPr>
                <w:noProof/>
                <w:webHidden/>
              </w:rPr>
              <w:fldChar w:fldCharType="end"/>
            </w:r>
          </w:hyperlink>
        </w:p>
        <w:p w:rsidR="009F44EE" w:rsidRDefault="009F44EE">
          <w:pPr>
            <w:pStyle w:val="TOC3"/>
            <w:tabs>
              <w:tab w:val="right" w:leader="dot" w:pos="9350"/>
            </w:tabs>
            <w:rPr>
              <w:noProof/>
              <w:kern w:val="0"/>
              <w:lang w:val="en-GB" w:eastAsia="en-US"/>
            </w:rPr>
          </w:pPr>
          <w:hyperlink w:anchor="_Toc512166778" w:history="1">
            <w:r w:rsidRPr="0076568C">
              <w:rPr>
                <w:rStyle w:val="Hyperlink"/>
                <w:noProof/>
              </w:rPr>
              <w:t>8.2.2 Transcript</w:t>
            </w:r>
            <w:r>
              <w:rPr>
                <w:noProof/>
                <w:webHidden/>
              </w:rPr>
              <w:tab/>
            </w:r>
            <w:r>
              <w:rPr>
                <w:noProof/>
                <w:webHidden/>
              </w:rPr>
              <w:fldChar w:fldCharType="begin"/>
            </w:r>
            <w:r>
              <w:rPr>
                <w:noProof/>
                <w:webHidden/>
              </w:rPr>
              <w:instrText xml:space="preserve"> PAGEREF _Toc512166778 \h </w:instrText>
            </w:r>
            <w:r>
              <w:rPr>
                <w:noProof/>
                <w:webHidden/>
              </w:rPr>
            </w:r>
            <w:r>
              <w:rPr>
                <w:noProof/>
                <w:webHidden/>
              </w:rPr>
              <w:fldChar w:fldCharType="separate"/>
            </w:r>
            <w:r>
              <w:rPr>
                <w:noProof/>
                <w:webHidden/>
              </w:rPr>
              <w:t>79</w:t>
            </w:r>
            <w:r>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4" w:name="_Toc512166698"/>
      <w:r>
        <w:lastRenderedPageBreak/>
        <w:t>Introduction</w:t>
      </w:r>
      <w:bookmarkEnd w:id="4"/>
    </w:p>
    <w:p w:rsidR="00A32E7E" w:rsidRDefault="00D47532" w:rsidP="00A32E7E">
      <w:pPr>
        <w:pStyle w:val="Heading2"/>
      </w:pPr>
      <w:bookmarkStart w:id="5" w:name="_Toc512166699"/>
      <w:r>
        <w:t xml:space="preserve">1.1 </w:t>
      </w:r>
      <w:r w:rsidR="00A32E7E">
        <w:t>Motivation</w:t>
      </w:r>
      <w:bookmarkEnd w:id="5"/>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Video surveillance is traditionally monitored in one of two ways; passively where it is only investigated in response to an event, or actively where it is viewed live by a single</w:t>
      </w:r>
      <w:r w:rsidR="00517D5C">
        <w:t>,</w:t>
      </w:r>
      <w:r>
        <w:t xml:space="preserve"> or team of</w:t>
      </w:r>
      <w:r w:rsidR="008B25B6">
        <w:t>,</w:t>
      </w:r>
      <w:r>
        <w:t xml:space="preserve">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A76EFA" w:rsidRDefault="00D3108B" w:rsidP="00D3108B">
      <w:r>
        <w:lastRenderedPageBreak/>
        <w:t>With the development of Smart Cities, the capacity of smart video stream analysis needs to be able to scale to data volumes never encount</w:t>
      </w:r>
      <w:r w:rsidR="00A76EFA">
        <w:t>ered before within this domain. Surat, India is the fourth fastest growing city, with a current population of 5.5 million. Monitoring the city, is over 6000 CCTV cameras, streaming live video to a sin</w:t>
      </w:r>
      <w:r w:rsidR="00156CA1">
        <w:t xml:space="preserve">gle command and control center </w:t>
      </w:r>
      <w:r w:rsidR="00156CA1">
        <w:fldChar w:fldCharType="begin" w:fldLock="1"/>
      </w:r>
      <w:r w:rsidR="00E51345">
        <w:instrText>ADDIN CSL_CITATION { "citationItems" : [ { "id" : "ITEM-1", "itemData"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http://www.mendeley.com/documents/?uuid=57e23e52-d0f5-4823-91b5-7325d038e531" ] } ], "mendeley" : { "formattedCitation" : "[8]", "plainTextFormattedCitation" : "[8]", "previouslyFormattedCitation" : "[8]" }, "properties" : { "noteIndex" : 0 }, "schema" : "https://github.com/citation-style-language/schema/raw/master/csl-citation.json" }</w:instrText>
      </w:r>
      <w:r w:rsidR="00156CA1">
        <w:fldChar w:fldCharType="separate"/>
      </w:r>
      <w:r w:rsidR="00156CA1" w:rsidRPr="00156CA1">
        <w:rPr>
          <w:noProof/>
        </w:rPr>
        <w:t>[8]</w:t>
      </w:r>
      <w:r w:rsidR="00156CA1">
        <w:fldChar w:fldCharType="end"/>
      </w:r>
      <w:r w:rsidR="00156CA1">
        <w:t xml:space="preserve">. For Surat, to continue in its journey to becoming a smart city, it needs to be able to autonomously process CCTV footage, among other sensor readings, to gain real-time insights.  </w:t>
      </w:r>
    </w:p>
    <w:p w:rsidR="008B25B6" w:rsidRDefault="00D3108B" w:rsidP="008B25B6">
      <w:r>
        <w:t xml:space="preserve">Large scale applications </w:t>
      </w:r>
      <w:r w:rsidR="00517D5C">
        <w:t>bring</w:t>
      </w:r>
      <w:r>
        <w:t xml:space="preserve"> with them new considerations; minimizing data transfer, 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w:t>
      </w:r>
      <w:r w:rsidR="008B25B6">
        <w:t xml:space="preserve"> and implemented</w:t>
      </w:r>
      <w:r>
        <w:t>. It provides common functionality for video processing by default, while allowing extensions to be developed, enabling its adoption in the widest variety of use cases.</w:t>
      </w:r>
      <w:r w:rsidR="001203C2">
        <w:t xml:space="preserve"> Furthermore, </w:t>
      </w:r>
      <w:r w:rsidR="008B25B6">
        <w:t xml:space="preserve">the adoption of </w:t>
      </w:r>
      <w:r w:rsidR="001203C2">
        <w:t xml:space="preserve">distributed technologies </w:t>
      </w:r>
      <w:r w:rsidR="009F44EE">
        <w:t>provides</w:t>
      </w:r>
      <w:r w:rsidR="001203C2">
        <w:t xml:space="preserve"> a base to meet the demands of even the largest surveillance networks.</w:t>
      </w:r>
    </w:p>
    <w:p w:rsidR="008B25B6" w:rsidRDefault="002D5E19" w:rsidP="008B25B6">
      <w:r>
        <w:t>The pipeline can then undergo a twofold evaluation.</w:t>
      </w:r>
      <w:r w:rsidR="008B25B6">
        <w:t xml:space="preserve"> Firstly, a use case evaluation </w:t>
      </w:r>
      <w:r>
        <w:t xml:space="preserve">can be conducted </w:t>
      </w:r>
      <w:r w:rsidR="008B25B6">
        <w:t xml:space="preserve">to show the legitimacy of the pipeline to meet bespoke surveillance operations, while documenting the development experience. Secondly, a stakeholder with extensive experience within video surveillance operations </w:t>
      </w:r>
      <w:r>
        <w:t>can give</w:t>
      </w:r>
      <w:r w:rsidR="008B25B6">
        <w:t xml:space="preserve"> feedback in order to show the scope in which the pipeline could impact current surveillance operations along wi</w:t>
      </w:r>
      <w:r>
        <w:t>th the benefits it would bring.</w:t>
      </w:r>
    </w:p>
    <w:p w:rsidR="0023170A" w:rsidRDefault="00D47532" w:rsidP="0023170A">
      <w:pPr>
        <w:pStyle w:val="Heading2"/>
      </w:pPr>
      <w:bookmarkStart w:id="6" w:name="_Toc512166700"/>
      <w:r>
        <w:t xml:space="preserve">1.2 </w:t>
      </w:r>
      <w:r w:rsidR="00A32E7E">
        <w:t>Aim</w:t>
      </w:r>
      <w:bookmarkEnd w:id="6"/>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7" w:name="_Toc512166701"/>
      <w:r>
        <w:lastRenderedPageBreak/>
        <w:t xml:space="preserve">1.3 </w:t>
      </w:r>
      <w:r w:rsidR="00A32E7E">
        <w:t>Objectives</w:t>
      </w:r>
      <w:bookmarkEnd w:id="7"/>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AA3D0B" w:rsidP="003929A0">
      <w:pPr>
        <w:pStyle w:val="ListParagraph"/>
        <w:numPr>
          <w:ilvl w:val="0"/>
          <w:numId w:val="16"/>
        </w:numPr>
      </w:pPr>
      <w:r>
        <w:t>Present and d</w:t>
      </w:r>
      <w:r w:rsidR="00083B18">
        <w:t xml:space="preserve">evelop an analytics pipeline </w:t>
      </w:r>
      <w:r w:rsidR="00F510C3">
        <w:t xml:space="preserve">that provides a minimum viable product of object, </w:t>
      </w:r>
      <w:r w:rsidR="00B87A00">
        <w:t>activity</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 xml:space="preserve">use case </w:t>
      </w:r>
      <w:r>
        <w:t xml:space="preserve">defined in objective </w:t>
      </w:r>
      <w:r w:rsidR="00501E36">
        <w:t>three</w:t>
      </w:r>
      <w:r>
        <w:t xml:space="preserve">, evaluate the </w:t>
      </w:r>
      <w:r w:rsidR="00083B18">
        <w:t>pipelines</w:t>
      </w:r>
      <w:r>
        <w:t xml:space="preserve"> ability to </w:t>
      </w:r>
      <w:r w:rsidR="00450702">
        <w:t>support existing video processing techniques, while meeting bespoke user requirements.</w:t>
      </w:r>
    </w:p>
    <w:p w:rsidR="003B0B48"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by the United Kingdom Police Force</w:t>
      </w:r>
      <w:r>
        <w:t xml:space="preserve">, using a directed </w:t>
      </w:r>
      <w:r w:rsidR="00DD020C">
        <w:t>interview</w:t>
      </w:r>
      <w:r>
        <w:t xml:space="preserve"> to a viable stakeholder</w:t>
      </w:r>
      <w:r w:rsidR="00A04101">
        <w:t>.</w:t>
      </w:r>
    </w:p>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Pr="00377E2D" w:rsidRDefault="00242A22" w:rsidP="007D6F31">
      <w:pPr>
        <w:ind w:firstLine="0"/>
      </w:pPr>
    </w:p>
    <w:p w:rsidR="00A32E7E" w:rsidRDefault="00A32E7E" w:rsidP="00D47532">
      <w:pPr>
        <w:pStyle w:val="Heading1"/>
        <w:numPr>
          <w:ilvl w:val="0"/>
          <w:numId w:val="19"/>
        </w:numPr>
      </w:pPr>
      <w:bookmarkStart w:id="8" w:name="_Toc512166702"/>
      <w:r>
        <w:lastRenderedPageBreak/>
        <w:t>Background and Literature Review</w:t>
      </w:r>
      <w:bookmarkEnd w:id="8"/>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E51345">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9], [10]" }, "properties" : { "noteIndex" : 0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E51345">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1]" }, "properties" : { "noteIndex" : 0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E51345">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2]" }, "properties" : { "noteIndex" : 0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E51345">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3]" }, "properties" : { "noteIndex" : 0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E51345">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4]" }, "properties" : { "noteIndex" : 0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9" w:name="_Toc512166703"/>
      <w:r>
        <w:t xml:space="preserve">2.1 </w:t>
      </w:r>
      <w:r w:rsidR="005C1B20">
        <w:t>Video Processing Methodologies and their Adoption</w:t>
      </w:r>
      <w:bookmarkEnd w:id="9"/>
    </w:p>
    <w:p w:rsidR="001328DC" w:rsidRPr="001328DC" w:rsidRDefault="001328DC" w:rsidP="00503BAC">
      <w:r>
        <w:t xml:space="preserve">The exploration of theoretical stages within generic video processing are well documented. Ko et al </w:t>
      </w:r>
      <w:r>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fldChar w:fldCharType="separate"/>
      </w:r>
      <w:r w:rsidR="00156CA1" w:rsidRPr="00156CA1">
        <w:rPr>
          <w:noProof/>
        </w:rPr>
        <w:t>[15]</w:t>
      </w:r>
      <w:r>
        <w:fldChar w:fldCharType="end"/>
      </w:r>
      <w:r>
        <w:t>, provides an industrial case setting, with the goal of providing surveillance information to government agencies, that ca</w:t>
      </w:r>
      <w:r w:rsidR="00517D5C">
        <w:t xml:space="preserve">n be used as a basis for common </w:t>
      </w:r>
      <w:r>
        <w:t>functionality required of smart surveillance systems. Within this setting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E51345">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6]" }, "properties" : { "noteIndex" : 0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503BAC">
        <w:t xml:space="preserve">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10" w:name="_Toc512166704"/>
      <w:r>
        <w:rPr>
          <w:rStyle w:val="Heading3Char"/>
        </w:rPr>
        <w:t xml:space="preserve">2.1.1 </w:t>
      </w:r>
      <w:r w:rsidR="00C90569" w:rsidRPr="00503BAC">
        <w:rPr>
          <w:rStyle w:val="Heading3Char"/>
        </w:rPr>
        <w:t>Object Detection</w:t>
      </w:r>
      <w:bookmarkEnd w:id="10"/>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E51345">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7]" }, "properties" : { "noteIndex" : 0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E51345">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8]" }, "properties" : { "noteIndex" : 0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E51345">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9]" }, "properties" : { "noteIndex" : 0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E51345">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6]" }, "properties" : { "noteIndex" : 0 }, "schema" : "https://github.com/citation-style-language/schema/raw/master/csl-citation.json" }</w:instrText>
      </w:r>
      <w:r>
        <w:fldChar w:fldCharType="separate"/>
      </w:r>
      <w:r w:rsidR="00156CA1" w:rsidRPr="00156CA1">
        <w:rPr>
          <w:noProof/>
        </w:rPr>
        <w:t>[16]</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rsidR="00E51345">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20]" }, "properties" : { "noteIndex" : 0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1" w:name="_Toc512166705"/>
      <w:r w:rsidRPr="0092439A">
        <w:rPr>
          <w:rStyle w:val="Heading3Char"/>
        </w:rPr>
        <w:lastRenderedPageBreak/>
        <w:t xml:space="preserve">2.1.2 </w:t>
      </w:r>
      <w:r w:rsidR="006A131E" w:rsidRPr="0092439A">
        <w:rPr>
          <w:rStyle w:val="Heading3Char"/>
        </w:rPr>
        <w:t>Object Tracking Techniques</w:t>
      </w:r>
      <w:bookmarkEnd w:id="11"/>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E51345">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1]" }, "properties" : { "noteIndex" : 0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E51345">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2]" }, "properties" : { "noteIndex" : 0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E51345">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3]" }, "properties" : { "noteIndex" : 0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E51345">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1]" }, "properties" : { "noteIndex" : 0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E51345">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2]" }, "properties" : { "noteIndex" : 0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E51345">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3]" }, "properties" : { "noteIndex" : 0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7D3879" w:rsidRDefault="00EC432B" w:rsidP="00613391">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3473D1" w:rsidRDefault="00D47532" w:rsidP="0092439A">
      <w:bookmarkStart w:id="12" w:name="_Toc512166706"/>
      <w:r w:rsidRPr="0092439A">
        <w:rPr>
          <w:rStyle w:val="Heading3Char"/>
        </w:rPr>
        <w:lastRenderedPageBreak/>
        <w:t xml:space="preserve">2.1.3 </w:t>
      </w:r>
      <w:r w:rsidR="00B724C9" w:rsidRPr="0092439A">
        <w:rPr>
          <w:rStyle w:val="Heading3Char"/>
        </w:rPr>
        <w:t>Behavior and Activity Analysis</w:t>
      </w:r>
      <w:bookmarkEnd w:id="12"/>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E51345">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4], [25]" }, "properties" : { "noteIndex" : 0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E51345">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6]" }, "properties" : { "noteIndex" : 0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3" w:name="_Toc512166707"/>
      <w:r w:rsidRPr="00FC79A4">
        <w:rPr>
          <w:rStyle w:val="Heading3Char"/>
        </w:rPr>
        <w:t>2.1.4 Event Classification</w:t>
      </w:r>
      <w:bookmarkEnd w:id="13"/>
      <w:r>
        <w:t xml:space="preserve"> builds upon activity analysis, giving a method for identifying unusual data points within the context of the video stream. Work in this field focuses on building a model to represent the current state of the data, and then compares new data points to the </w:t>
      </w:r>
      <w:r>
        <w:lastRenderedPageBreak/>
        <w:t xml:space="preserve">model calculating how far </w:t>
      </w:r>
      <w:r w:rsidR="00F700C0">
        <w:t>each</w:t>
      </w:r>
      <w:r>
        <w:t xml:space="preserve"> point deviates from the existing data set. Multiple models are able to provide this, frequently built around clustering techniques </w:t>
      </w:r>
      <w:r>
        <w:fldChar w:fldCharType="begin" w:fldLock="1"/>
      </w:r>
      <w:r w:rsidR="00E51345">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7]" }, "properties" : { "noteIndex" : 0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E51345">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6]" }, "properties" : { "noteIndex" : 0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w:t>
      </w:r>
      <w:r w:rsidR="009F44EE">
        <w:t>short-term</w:t>
      </w:r>
      <w:r>
        <w:t xml:space="preserve">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E51345">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8]" }, "properties" : { "noteIndex" : 0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E51345">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8]" }, "properties" : { "noteIndex" : 0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16620" w:rsidP="005F7436">
      <w:pPr>
        <w:pStyle w:val="Heading2"/>
      </w:pPr>
      <w:bookmarkStart w:id="14" w:name="_Toc512166708"/>
      <w:r>
        <w:t>2.2</w:t>
      </w:r>
      <w:r w:rsidR="00D47532">
        <w:t xml:space="preserve"> </w:t>
      </w:r>
      <w:r w:rsidR="005C1B20">
        <w:t>Distributed Computing and the Cloud</w:t>
      </w:r>
      <w:bookmarkEnd w:id="14"/>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16620" w:rsidP="00312C8B">
      <w:bookmarkStart w:id="15" w:name="_Toc512166709"/>
      <w:r>
        <w:rPr>
          <w:rStyle w:val="Heading3Char"/>
        </w:rPr>
        <w:t>2.2</w:t>
      </w:r>
      <w:r w:rsidR="00D47532" w:rsidRPr="00837D70">
        <w:rPr>
          <w:rStyle w:val="Heading3Char"/>
        </w:rPr>
        <w:t xml:space="preserve">.1 </w:t>
      </w:r>
      <w:r w:rsidR="00597E83" w:rsidRPr="00837D70">
        <w:rPr>
          <w:rStyle w:val="Heading3Char"/>
        </w:rPr>
        <w:t>Parallel</w:t>
      </w:r>
      <w:r w:rsidR="00FB6700" w:rsidRPr="00837D70">
        <w:rPr>
          <w:rStyle w:val="Heading3Char"/>
        </w:rPr>
        <w:t xml:space="preserve"> Computing</w:t>
      </w:r>
      <w:bookmarkEnd w:id="15"/>
      <w:r w:rsidR="00837D70">
        <w:t xml:space="preserve"> allows the concurrent processing of data streams, enabling </w:t>
      </w:r>
      <w:r w:rsidR="00F700C0">
        <w:t xml:space="preserve">simultaneous </w:t>
      </w:r>
      <w:r w:rsidR="00837D70">
        <w:t xml:space="preserve">analysis </w:t>
      </w:r>
      <w:r w:rsidR="00F700C0">
        <w:t>over</w:t>
      </w:r>
      <w:r w:rsidR="00837D70">
        <w:t xml:space="preserve"> large quantities of data, also known as throughput. </w:t>
      </w:r>
      <w:r w:rsidR="00597E83">
        <w:t xml:space="preserve">Within the realm </w:t>
      </w:r>
      <w:r w:rsidR="00597E83">
        <w:lastRenderedPageBreak/>
        <w:t xml:space="preserve">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7D6F31">
        <w:t>Frameworks</w:t>
      </w:r>
      <w:r w:rsidR="00837D70">
        <w:t xml:space="preserve">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E51345">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9]" }, "properties" : { "noteIndex" : 0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E51345">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30]" }, "properties" : { "noteIndex" : 0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E51345">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1]" }, "properties" : { "noteIndex" : 0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ith regards to latency, however Apache Spark is able to provide the largest processing throughput </w:t>
      </w:r>
      <w:r>
        <w:fldChar w:fldCharType="begin" w:fldLock="1"/>
      </w:r>
      <w:r w:rsidR="00E51345">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2]" }, "properties" : { "noteIndex" : 0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16620" w:rsidP="00E416E0">
      <w:bookmarkStart w:id="16" w:name="_Toc512166710"/>
      <w:r>
        <w:rPr>
          <w:rStyle w:val="Heading3Char"/>
        </w:rPr>
        <w:lastRenderedPageBreak/>
        <w:t>2.2</w:t>
      </w:r>
      <w:r w:rsidR="00D47532" w:rsidRPr="00E416E0">
        <w:rPr>
          <w:rStyle w:val="Heading3Char"/>
        </w:rPr>
        <w:t xml:space="preserve">.2 </w:t>
      </w:r>
      <w:r w:rsidR="00FB6700" w:rsidRPr="00E416E0">
        <w:rPr>
          <w:rStyle w:val="Heading3Char"/>
        </w:rPr>
        <w:t>Distributed Messaging</w:t>
      </w:r>
      <w:bookmarkEnd w:id="16"/>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E5134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3]" }, "properties" : { "noteIndex" : 0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E416E0" w:rsidRDefault="001E2C7F" w:rsidP="007D6F31">
      <w:pPr>
        <w:pStyle w:val="TableFigure"/>
        <w:jc w:val="center"/>
      </w:pPr>
      <w:r>
        <w:rPr>
          <w:noProof/>
          <w:lang w:val="en-GB" w:eastAsia="en-GB"/>
        </w:rPr>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E51345">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4]" }, "properties" : { "noteIndex" : 0 }, "schema" : "https://github.com/citation-style-language/schema/raw/master/csl-citation.json" }</w:instrText>
      </w:r>
      <w:r>
        <w:fldChar w:fldCharType="separate"/>
      </w:r>
      <w:r w:rsidR="00156CA1" w:rsidRPr="00156CA1">
        <w:rPr>
          <w:noProof/>
        </w:rPr>
        <w:t>[34]</w:t>
      </w:r>
      <w:r>
        <w:fldChar w:fldCharType="end"/>
      </w:r>
      <w:r>
        <w:t>.</w:t>
      </w:r>
    </w:p>
    <w:p w:rsidR="005F7436" w:rsidRDefault="00D16620" w:rsidP="00E416E0">
      <w:bookmarkStart w:id="17" w:name="_Toc512166711"/>
      <w:r>
        <w:rPr>
          <w:rStyle w:val="Heading3Char"/>
        </w:rPr>
        <w:lastRenderedPageBreak/>
        <w:t>2.2</w:t>
      </w:r>
      <w:r w:rsidR="00D47532" w:rsidRPr="00E416E0">
        <w:rPr>
          <w:rStyle w:val="Heading3Char"/>
        </w:rPr>
        <w:t xml:space="preserve">.3 </w:t>
      </w:r>
      <w:r w:rsidR="005F7436" w:rsidRPr="00E416E0">
        <w:rPr>
          <w:rStyle w:val="Heading3Char"/>
        </w:rPr>
        <w:t xml:space="preserve">Cloud </w:t>
      </w:r>
      <w:r w:rsidR="00755543" w:rsidRPr="00E416E0">
        <w:rPr>
          <w:rStyle w:val="Heading3Char"/>
        </w:rPr>
        <w:t>Computing</w:t>
      </w:r>
      <w:bookmarkEnd w:id="17"/>
      <w:r w:rsidR="00E416E0">
        <w:t xml:space="preserve"> enables a user to rent the computational power they require, scaling up when demand is high, and reducing when systems become idle. This elasticity is a highly des</w:t>
      </w:r>
      <w:r w:rsidR="00A34796">
        <w:t xml:space="preserve">irable feature when proposing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 xml:space="preserve">with </w:t>
      </w:r>
      <w:r w:rsidR="007D6F31">
        <w:t>the virtualization of hardware</w:t>
      </w:r>
      <w:r w:rsidR="005767D0">
        <w:t xml:space="preserve"> exact performance metrics may </w:t>
      </w:r>
      <w:r w:rsidR="007D6F31">
        <w:t>not be known</w:t>
      </w:r>
      <w:r w:rsidR="005767D0">
        <w:t xml:space="preserve">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E51345">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5]" }, "properties" : { "noteIndex" : 0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16620" w:rsidP="00C90569">
      <w:pPr>
        <w:pStyle w:val="Heading2"/>
      </w:pPr>
      <w:bookmarkStart w:id="18" w:name="_Toc512166712"/>
      <w:r>
        <w:t>2.3</w:t>
      </w:r>
      <w:r w:rsidR="00D47532">
        <w:t xml:space="preserve"> </w:t>
      </w:r>
      <w:r w:rsidR="00C90569">
        <w:t>Existing Technologies</w:t>
      </w:r>
      <w:r w:rsidR="00CA6957">
        <w:t xml:space="preserve"> and Approaches</w:t>
      </w:r>
      <w:bookmarkEnd w:id="18"/>
    </w:p>
    <w:p w:rsid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p w:rsidR="007D6F31" w:rsidRPr="00D41544" w:rsidRDefault="007D6F31" w:rsidP="00D41544"/>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lastRenderedPageBreak/>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E51345">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6]" }, "properties" : { "noteIndex" : 0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E51345">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7]" }, "properties" : { "noteIndex" : 0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E51345">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8]" }, "properties" : { "noteIndex" : 0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D16620" w:rsidP="00996177">
      <w:pPr>
        <w:pStyle w:val="Heading2"/>
      </w:pPr>
      <w:bookmarkStart w:id="19" w:name="_Toc512166713"/>
      <w:r>
        <w:t>2.4</w:t>
      </w:r>
      <w:r w:rsidR="00996177">
        <w:t xml:space="preserve"> Existing Data Pipelines</w:t>
      </w:r>
      <w:bookmarkEnd w:id="19"/>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w:t>
      </w:r>
      <w:r w:rsidR="009F44EE">
        <w:t>analytics pipeline and</w:t>
      </w:r>
      <w:r w:rsidR="000C1112">
        <w:t xml:space="preserve"> </w:t>
      </w:r>
      <w:r w:rsidR="00A048AF">
        <w:t>prove</w:t>
      </w:r>
      <w:r w:rsidR="00892589">
        <w:t>s</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E51345">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9]" }, "properties" : { "noteIndex" : 0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lastRenderedPageBreak/>
              <w:t xml:space="preserve">Twitter Heron: Stream Processing at Scale </w:t>
            </w:r>
            <w:r>
              <w:fldChar w:fldCharType="begin" w:fldLock="1"/>
            </w:r>
            <w:r w:rsidR="00E51345">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40]" }, "properties" : { "noteIndex" : 0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w:t>
            </w:r>
            <w:r w:rsidR="009F44EE">
              <w:t>processing-based</w:t>
            </w:r>
            <w:r>
              <w:t xml:space="preserve">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E51345">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1]" }, "properties" : { "noteIndex" : 0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w:t>
            </w:r>
            <w:r w:rsidR="009F44EE">
              <w:t>points and</w:t>
            </w:r>
            <w:r>
              <w:t xml:space="preserve"> presents conclusions between the two frameworks as to which perform better at certain tasks. </w:t>
            </w:r>
          </w:p>
        </w:tc>
      </w:tr>
    </w:tbl>
    <w:p w:rsidR="00985B4B" w:rsidRDefault="009A7006" w:rsidP="009A7006">
      <w:pPr>
        <w:pStyle w:val="TableFigure"/>
        <w:jc w:val="center"/>
      </w:pPr>
      <w:r>
        <w:t>Table 4: A list of existing technologies within the real-time analytics landscape, showing the approaches taken to processing data in real-time at scale. This aids in finding an appropriate technology toolchain in order to apply data analytics within the video processing domain.</w:t>
      </w:r>
    </w:p>
    <w:p w:rsidR="00985B4B" w:rsidRDefault="00985B4B" w:rsidP="00985B4B"/>
    <w:p w:rsidR="009A7006" w:rsidRDefault="009A7006" w:rsidP="00985B4B"/>
    <w:p w:rsidR="009A7006" w:rsidRDefault="009A7006"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985B4B" w:rsidRDefault="00804B79" w:rsidP="00985B4B">
      <w:pPr>
        <w:pStyle w:val="Heading1"/>
        <w:numPr>
          <w:ilvl w:val="0"/>
          <w:numId w:val="19"/>
        </w:numPr>
      </w:pPr>
      <w:bookmarkStart w:id="20" w:name="_Toc512166714"/>
      <w:r>
        <w:lastRenderedPageBreak/>
        <w:t xml:space="preserve">Proposed </w:t>
      </w:r>
      <w:r w:rsidR="00A34796">
        <w:t>Analytics Pipeline</w:t>
      </w:r>
      <w:bookmarkEnd w:id="20"/>
    </w:p>
    <w:p w:rsidR="007D6F31" w:rsidRPr="007D6F31" w:rsidRDefault="00487E34" w:rsidP="007D6F31">
      <w:r>
        <w:t>Building on the work previously seen within the realm of video processing, coupled with the work seen in other domains where scalable real-time analytics have successfully been implemented (Table 4), I propose an analytics pipeline architecture and implementation for real-time scalable video analysis.</w:t>
      </w:r>
    </w:p>
    <w:p w:rsidR="00AA3339" w:rsidRDefault="00AA3339" w:rsidP="00AA3339">
      <w:pPr>
        <w:pStyle w:val="Heading2"/>
      </w:pPr>
      <w:bookmarkStart w:id="21" w:name="_Toc512166715"/>
      <w:r>
        <w:t xml:space="preserve">3.1 </w:t>
      </w:r>
      <w:r w:rsidR="00804B79">
        <w:t xml:space="preserve">System </w:t>
      </w:r>
      <w:r>
        <w:t>Architecture</w:t>
      </w:r>
      <w:bookmarkEnd w:id="21"/>
      <w:r>
        <w:t xml:space="preserve"> </w:t>
      </w:r>
    </w:p>
    <w:p w:rsidR="00120540" w:rsidRDefault="004B6DC0" w:rsidP="00FB550F">
      <w:r>
        <w:t xml:space="preserve">Proposed is a scalable </w:t>
      </w:r>
      <w:r w:rsidR="00A34796">
        <w:t>analytics pipeline</w:t>
      </w:r>
      <w:r>
        <w:t xml:space="preserve"> that supports common video processing techniques by default, while being open for extension to enable domain </w:t>
      </w:r>
      <w:r w:rsidR="00610F17">
        <w:t>specif</w:t>
      </w:r>
      <w:r w:rsidR="00FB550F">
        <w:t xml:space="preserve">ic modifications. The pipeline processes the raw video footage as close as possible to the video source, annotating objects of interest. Annotations are then sent to the distributed messaging layer, enabling further information to be extrapolated, while reducing the amount of data transferred for processing. Once data is within the messaging layer, downstream processing stages attempt to classify events occurring within the video feed, while identifying events that deviate from the normal </w:t>
      </w:r>
      <w:r w:rsidR="00FB550F">
        <w:t>(Figure 6).</w:t>
      </w:r>
    </w:p>
    <w:p w:rsidR="00E104DF" w:rsidRDefault="00FB550F" w:rsidP="004B6DC0">
      <w:r>
        <w:t>The pipeline</w:t>
      </w:r>
      <w:r w:rsidR="004B6DC0">
        <w:t xml:space="preserve"> adopts a streaming architecture to provide real-time analytics on data generated from the raw video input</w:t>
      </w:r>
      <w:r w:rsidR="00D41887">
        <w:t xml:space="preserve"> (Figure 7)</w:t>
      </w:r>
      <w:r w:rsidR="004B6DC0">
        <w:t>.</w:t>
      </w:r>
      <w:r w:rsidR="00610F17">
        <w:t xml:space="preserve"> Streaming based technologies allow for operations to be applied to individual events as they occur, rather than periodically querying data that is generated.</w:t>
      </w:r>
      <w:r w:rsidR="004B6DC0">
        <w:t xml:space="preserve"> This </w:t>
      </w:r>
      <w:r w:rsidR="00610F17">
        <w:t xml:space="preserve">provides the benefit of real-time feedback </w:t>
      </w:r>
      <w:r w:rsidR="004B6DC0">
        <w:t xml:space="preserve">as video footage </w:t>
      </w:r>
      <w:r w:rsidR="00610F17">
        <w:t xml:space="preserve">is being transmitted. </w:t>
      </w:r>
      <w:r w:rsidR="00157F80">
        <w:t>However, t</w:t>
      </w:r>
      <w:r w:rsidR="00610F17">
        <w:t xml:space="preserve">his does not limit traditional batch processing, as the data is still streamed to a data store </w:t>
      </w:r>
      <w:r>
        <w:t>as it is produced by the analytics services. Thus, offline querying</w:t>
      </w:r>
      <w:r w:rsidR="00610F17">
        <w:t xml:space="preserve"> that may be too time consuming or expensive </w:t>
      </w:r>
      <w:r w:rsidR="00EF17FC">
        <w:t>to</w:t>
      </w:r>
      <w:r w:rsidR="00610F17">
        <w:t xml:space="preserve"> be performed in real-time, is still supported within the </w:t>
      </w:r>
      <w:r w:rsidR="00A34796">
        <w:t>pipeline</w:t>
      </w:r>
      <w:r w:rsidR="00610F17">
        <w:t xml:space="preserve">.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C774D1" w:rsidRDefault="00644C47" w:rsidP="00C774D1">
      <w:pPr>
        <w:pStyle w:val="TableFigure"/>
        <w:jc w:val="center"/>
      </w:pPr>
      <w:r>
        <w:rPr>
          <w:noProof/>
          <w:lang w:val="en-GB" w:eastAsia="en-GB"/>
        </w:rPr>
        <w:drawing>
          <wp:inline distT="0" distB="0" distL="0" distR="0" wp14:anchorId="6AC26781" wp14:editId="3F09C157">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rsidR="00C774D1">
        <w:t>Figure 6: The proposed video processing architecture, showing the avenues of communication in the distributed system.</w:t>
      </w: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197B54">
      <w:pPr>
        <w:jc w:val="center"/>
      </w:pPr>
      <w:r>
        <w:t xml:space="preserve">Figure 7: The proposed video processing architecture, showing the flow of data through the pipeline. Raw video input enters the preprocessing stage, which extracts all </w:t>
      </w:r>
      <w:r w:rsidR="009038A4">
        <w:t>Meta</w:t>
      </w:r>
      <w:r>
        <w:t xml:space="preserve"> information required for downstream processes to operate. All downstream processes then listen for information through the distributed messaging layer. </w:t>
      </w:r>
    </w:p>
    <w:p w:rsidR="004B6DC0" w:rsidRDefault="005F67B8" w:rsidP="004B6DC0">
      <w:bookmarkStart w:id="22" w:name="_Toc512166716"/>
      <w:r>
        <w:rPr>
          <w:rStyle w:val="Heading3Char"/>
        </w:rPr>
        <w:lastRenderedPageBreak/>
        <w:t xml:space="preserve">3.1.1 </w:t>
      </w:r>
      <w:r w:rsidR="004B6DC0" w:rsidRPr="004B6DC0">
        <w:rPr>
          <w:rStyle w:val="Heading3Char"/>
        </w:rPr>
        <w:t>Pre-Processing</w:t>
      </w:r>
      <w:bookmarkEnd w:id="22"/>
      <w:r w:rsidR="004B6DC0">
        <w:t xml:space="preserve"> of t</w:t>
      </w:r>
      <w:r w:rsidR="00197B54">
        <w:t>he raw video input allows for fine-grained</w:t>
      </w:r>
      <w:r w:rsidR="004B6DC0">
        <w:t xml:space="preserve"> control of the volume of data entering the downstream processing stages of the pipeline. </w:t>
      </w:r>
      <w:r w:rsidR="00610F17">
        <w:t xml:space="preserve">This is the first stage of the </w:t>
      </w:r>
      <w:r w:rsidR="00EF17FC">
        <w:t>pipeline and</w:t>
      </w:r>
      <w:r w:rsidR="00610F17">
        <w:t xml:space="preserve"> is the interfacing component between existing camera hardware and the </w:t>
      </w:r>
      <w:r w:rsidR="00EF17FC">
        <w:t xml:space="preserve">deployed </w:t>
      </w:r>
      <w:r w:rsidR="00610F17">
        <w:t xml:space="preserve">analytics </w:t>
      </w:r>
      <w:r w:rsidR="00A34796">
        <w:t>pipeline</w:t>
      </w:r>
      <w:r w:rsidR="00610F17">
        <w:t xml:space="preserve">. The module is responsible for annotating the video, extracting all necessary information from each video frame, which can then be entered into the analytics pipeline through the messaging system. </w:t>
      </w:r>
      <w:r w:rsidR="00D03DAD">
        <w:t xml:space="preserve">Using a technique known as Edge Computing </w:t>
      </w:r>
      <w:r w:rsidR="00D03DAD">
        <w:fldChar w:fldCharType="begin" w:fldLock="1"/>
      </w:r>
      <w:r w:rsidR="00E51345">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2]" }, "properties" : { "noteIndex" : 0 }, "schema" : "https://github.com/citation-style-language/schema/raw/master/csl-citation.json" }</w:instrText>
      </w:r>
      <w:r w:rsidR="00D03DAD">
        <w:fldChar w:fldCharType="separate"/>
      </w:r>
      <w:r w:rsidR="00156CA1" w:rsidRPr="00156CA1">
        <w:rPr>
          <w:noProof/>
        </w:rPr>
        <w:t>[42]</w:t>
      </w:r>
      <w:r w:rsidR="00D03DAD">
        <w:fldChar w:fldCharType="end"/>
      </w:r>
      <w:r w:rsidR="00D03DAD">
        <w:t>, applying filtering and detection on the raw video feed to control the amount of data entering the downstream processing stages, the networks capacity is maximized.</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w:t>
      </w:r>
      <w:r w:rsidR="00197B54">
        <w:t xml:space="preserve"> for processing</w:t>
      </w:r>
      <w:r w:rsidR="00610F17">
        <w:t xml:space="preserve">. This </w:t>
      </w:r>
      <w:r w:rsidR="005A247F">
        <w:t>further</w:t>
      </w:r>
      <w:r w:rsidR="00610F17">
        <w:t xml:space="preserve"> allows the quality of data to be maintained </w:t>
      </w:r>
      <w:r w:rsidR="00197B54">
        <w:t>within</w:t>
      </w:r>
      <w:r w:rsidR="00610F17">
        <w:t xml:space="preserve"> downstream processing services, </w:t>
      </w:r>
      <w:r w:rsidR="00197B54">
        <w:t xml:space="preserve">as </w:t>
      </w:r>
      <w:r w:rsidR="00610F17">
        <w:t>degraded or faulty readings can be determined before they have a chance to reach the core analytics stages of the pipeline.</w:t>
      </w:r>
    </w:p>
    <w:p w:rsidR="00370B24" w:rsidRDefault="005F67B8" w:rsidP="00370B24">
      <w:bookmarkStart w:id="23" w:name="_Toc512166717"/>
      <w:r>
        <w:rPr>
          <w:rStyle w:val="Heading3Char"/>
        </w:rPr>
        <w:t xml:space="preserve">3.1.2 </w:t>
      </w:r>
      <w:r w:rsidR="00370B24" w:rsidRPr="00370B24">
        <w:rPr>
          <w:rStyle w:val="Heading3Char"/>
        </w:rPr>
        <w:t>Activity Analysis</w:t>
      </w:r>
      <w:bookmarkEnd w:id="23"/>
      <w:r w:rsidR="00370B24">
        <w:t xml:space="preserve"> is then performed on the annotated data published to the distributed messaging system</w:t>
      </w:r>
      <w:r w:rsidR="005A247F">
        <w:t xml:space="preserve"> by the video pre-processing service</w:t>
      </w:r>
      <w:r w:rsidR="00370B24">
        <w:t>.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 xml:space="preserve">When an activity is identified it can then be published </w:t>
      </w:r>
      <w:r w:rsidR="005A247F">
        <w:t>to</w:t>
      </w:r>
      <w:r w:rsidR="00370B24">
        <w:t xml:space="preserve"> the messaging service for</w:t>
      </w:r>
      <w:r w:rsidR="00610F17">
        <w:t xml:space="preserve"> downstream services to analyze.</w:t>
      </w:r>
    </w:p>
    <w:p w:rsidR="00E471DD" w:rsidRDefault="005F67B8" w:rsidP="00370B24">
      <w:bookmarkStart w:id="24" w:name="_Toc512166718"/>
      <w:r>
        <w:rPr>
          <w:rStyle w:val="Heading3Char"/>
        </w:rPr>
        <w:t xml:space="preserve">3.1.3 </w:t>
      </w:r>
      <w:r w:rsidR="00370B24" w:rsidRPr="00370B24">
        <w:rPr>
          <w:rStyle w:val="Heading3Char"/>
        </w:rPr>
        <w:t>Event Analysis</w:t>
      </w:r>
      <w:bookmarkEnd w:id="24"/>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w:t>
      </w:r>
      <w:r w:rsidR="00BA1DEE">
        <w:t>model by default</w:t>
      </w:r>
      <w:r w:rsidR="00201FCA">
        <w:t xml:space="preserve">.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5" w:name="_Toc512166719"/>
      <w:r>
        <w:rPr>
          <w:rStyle w:val="Heading3Char"/>
        </w:rPr>
        <w:t xml:space="preserve">3.1.4 </w:t>
      </w:r>
      <w:r w:rsidR="00E471DD" w:rsidRPr="00E471DD">
        <w:rPr>
          <w:rStyle w:val="Heading3Char"/>
        </w:rPr>
        <w:t>Data Storage</w:t>
      </w:r>
      <w:bookmarkEnd w:id="25"/>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BA1DEE">
        <w:t xml:space="preserve">the </w:t>
      </w:r>
      <w:r w:rsidR="00201FCA">
        <w:t>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6" w:name="_Toc512166720"/>
      <w:r>
        <w:rPr>
          <w:rStyle w:val="Heading3Char"/>
        </w:rPr>
        <w:t xml:space="preserve">3.1.5 </w:t>
      </w:r>
      <w:r w:rsidR="00D03DAD" w:rsidRPr="00D03DAD">
        <w:rPr>
          <w:rStyle w:val="Heading3Char"/>
        </w:rPr>
        <w:t>Sub System Communication</w:t>
      </w:r>
      <w:bookmarkEnd w:id="26"/>
      <w:r w:rsidR="00D03DAD">
        <w:t xml:space="preserve"> is complete</w:t>
      </w:r>
      <w:r w:rsidR="00201FCA">
        <w:t>d</w:t>
      </w:r>
      <w:r w:rsidR="00D03DAD">
        <w:t xml:space="preserve"> through a distributed messaging layer, decoupling systems and maintaining a flexible and extensible application. Communication </w:t>
      </w:r>
      <w:r w:rsidR="005A247F">
        <w:t>occurs through</w:t>
      </w:r>
      <w:r w:rsidR="00D03DAD">
        <w:t xml:space="preserve"> a common Application Program Interface (API) between </w:t>
      </w:r>
      <w:r w:rsidR="005A247F">
        <w:t>each service</w:t>
      </w:r>
      <w:r w:rsidR="00D03DAD">
        <w:t xml:space="preserve">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noticeable cost when </w:t>
      </w:r>
      <w:r w:rsidR="007F35A6">
        <w:t>adopting this architecture.</w:t>
      </w:r>
    </w:p>
    <w:p w:rsidR="00D03DAD" w:rsidRDefault="005F67B8" w:rsidP="00D03DAD">
      <w:bookmarkStart w:id="27" w:name="_Toc512166721"/>
      <w:r>
        <w:rPr>
          <w:rStyle w:val="Heading3Char"/>
        </w:rPr>
        <w:lastRenderedPageBreak/>
        <w:t xml:space="preserve">3.1.6 </w:t>
      </w:r>
      <w:r w:rsidRPr="005F67B8">
        <w:rPr>
          <w:rStyle w:val="Heading3Char"/>
        </w:rPr>
        <w:t>Cloud Based Architecture</w:t>
      </w:r>
      <w:bookmarkEnd w:id="27"/>
      <w:r>
        <w:t xml:space="preserve"> provides </w:t>
      </w:r>
      <w:r w:rsidR="005A247F">
        <w:t xml:space="preserve">an ability </w:t>
      </w:r>
      <w:r w:rsidR="00D03DAD">
        <w:t xml:space="preserve">to rent hardware rather than buying it upfront, </w:t>
      </w:r>
      <w:r w:rsidR="00201FCA">
        <w:t>giving</w:t>
      </w:r>
      <w:r w:rsidR="00D03DAD">
        <w:t xml:space="preserve"> a flexible way of managing infrastructure depending on specific performance requirements. </w:t>
      </w:r>
      <w:r w:rsidR="005A247F">
        <w:t>With e</w:t>
      </w:r>
      <w:r w:rsidR="00201FCA">
        <w:t>ach in</w:t>
      </w:r>
      <w:r w:rsidR="005A247F">
        <w:t>dividual processing service running</w:t>
      </w:r>
      <w:r w:rsidR="00201FCA">
        <w:t xml:space="preserve"> over a distributed set of machines, enabling throughpu</w:t>
      </w:r>
      <w:r w:rsidR="00BA1DEE">
        <w:t>t and latency targets to be met</w:t>
      </w:r>
      <w:r w:rsidR="005A247F">
        <w:t>, a C</w:t>
      </w:r>
      <w:r w:rsidR="00BA1DEE">
        <w:t xml:space="preserve">loud </w:t>
      </w:r>
      <w:r w:rsidR="00666D64">
        <w:t xml:space="preserve">based </w:t>
      </w:r>
      <w:r w:rsidR="00BA1DEE">
        <w:t>architecture</w:t>
      </w:r>
      <w:r w:rsidR="00666D64">
        <w:t xml:space="preserve"> has been chosen</w:t>
      </w:r>
      <w:r w:rsidR="007E0C4D">
        <w:t xml:space="preserve">. This allows for </w:t>
      </w:r>
      <w:r w:rsidR="00BA1DEE">
        <w:t>scaling</w:t>
      </w:r>
      <w:r w:rsidR="00666D64">
        <w:t xml:space="preserve"> to occur</w:t>
      </w:r>
      <w:r w:rsidR="007E0C4D">
        <w:t xml:space="preserve"> through the dynamic allocation of machines to a service,</w:t>
      </w:r>
      <w:r w:rsidR="00666D64">
        <w:t xml:space="preserve"> in order</w:t>
      </w:r>
      <w:r w:rsidR="00BA1DEE">
        <w:t xml:space="preserve"> </w:t>
      </w:r>
      <w:r w:rsidR="00201FCA">
        <w:t xml:space="preserve">to meet </w:t>
      </w:r>
      <w:r w:rsidR="005A247F">
        <w:t>all</w:t>
      </w:r>
      <w:r w:rsidR="00201FCA">
        <w:t xml:space="preserve">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E51345">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5]" }, "properties" : { "noteIndex" : 0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8" w:name="_Toc512166722"/>
      <w:r w:rsidRPr="00201FCA">
        <w:rPr>
          <w:rStyle w:val="Heading3Char"/>
        </w:rPr>
        <w:t>3.1.7 Improvements</w:t>
      </w:r>
      <w:bookmarkEnd w:id="28"/>
      <w:r>
        <w:t xml:space="preserve"> to previously seen work </w:t>
      </w:r>
      <w:r w:rsidR="00D03DAD">
        <w:rPr>
          <w:kern w:val="0"/>
        </w:rPr>
        <w:fldChar w:fldCharType="begin" w:fldLock="1"/>
      </w:r>
      <w:r w:rsidR="00E51345">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7]" }, "properties" : { "noteIndex" : 0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E51345">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8]" }, "properties" : { "noteIndex" : 0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9" w:name="_Toc512166723"/>
      <w:r>
        <w:rPr>
          <w:rStyle w:val="Heading3Char"/>
        </w:rPr>
        <w:t>3.1.8</w:t>
      </w:r>
      <w:r w:rsidR="005F67B8">
        <w:rPr>
          <w:rStyle w:val="Heading3Char"/>
        </w:rPr>
        <w:t xml:space="preserve"> </w:t>
      </w:r>
      <w:r w:rsidR="005F67B8" w:rsidRPr="005F67B8">
        <w:rPr>
          <w:rStyle w:val="Heading3Char"/>
        </w:rPr>
        <w:t>Limitations</w:t>
      </w:r>
      <w:bookmarkEnd w:id="29"/>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Mitigating this, the </w:t>
      </w:r>
      <w:r w:rsidR="00A34796">
        <w:t>analytics pipelines</w:t>
      </w:r>
      <w:r w:rsidR="00D03DAD">
        <w:t xml:space="preserve"> deployment to Cloud infrastructure </w:t>
      </w:r>
      <w:r w:rsidR="007F35A6">
        <w:t>allows</w:t>
      </w:r>
      <w:r w:rsidR="00D03DAD">
        <w:t xml:space="preserve"> for dynamic network configuration to meet individual requirements, coupled with intense processing </w:t>
      </w:r>
      <w:r w:rsidR="00D03DAD">
        <w:lastRenderedPageBreak/>
        <w:t>happening at the edge of the Cloud.</w:t>
      </w:r>
      <w:r w:rsidR="007F35A6">
        <w:t xml:space="preserve"> This reduces the overall network load throughout the pipeline allowing the underlying networking hardware to be fully optimized.</w:t>
      </w:r>
      <w:r w:rsidR="00D03DAD">
        <w:t xml:space="preserve"> </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30" w:name="_Toc512166724"/>
      <w:r>
        <w:t xml:space="preserve">3.2 </w:t>
      </w:r>
      <w:r w:rsidR="00804B79">
        <w:t>System Implementation</w:t>
      </w:r>
      <w:bookmarkEnd w:id="30"/>
      <w:r>
        <w:t xml:space="preserve"> </w:t>
      </w:r>
    </w:p>
    <w:p w:rsidR="00AA3339" w:rsidRDefault="005F67B8" w:rsidP="00AA3339">
      <w:r>
        <w:t xml:space="preserve">The system architecture is implemented as shown in </w:t>
      </w:r>
      <w:r w:rsidR="00D41887">
        <w:t>Figure 8</w:t>
      </w:r>
      <w:r w:rsidR="00964055">
        <w:t>, producing the data</w:t>
      </w:r>
      <w:r w:rsidR="00D41887">
        <w:t xml:space="preserve"> processing pipeline in Figure 9</w:t>
      </w:r>
      <w:r w:rsidR="00964055">
        <w:t xml:space="preserve">. The sub systems are written independently and do not share dependencies, allowing them to be modified and extended without </w:t>
      </w:r>
      <w:r w:rsidR="007E0C4D">
        <w:t>effecting the development of</w:t>
      </w:r>
      <w:r w:rsidR="00964055">
        <w:t xml:space="preserve"> other </w:t>
      </w:r>
      <w:r w:rsidR="007E0C4D">
        <w:t>services</w:t>
      </w:r>
      <w:r w:rsidR="00964055">
        <w:t>.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B35849" w:rsidRDefault="00F228C3" w:rsidP="00B35849">
      <w:bookmarkStart w:id="31" w:name="_Toc512166725"/>
      <w:r w:rsidRPr="00F228C3">
        <w:rPr>
          <w:rStyle w:val="Heading3Char"/>
        </w:rPr>
        <w:t>3.2.1 Sub-System Communication</w:t>
      </w:r>
      <w:bookmarkEnd w:id="31"/>
      <w:r>
        <w:t xml:space="preserve"> is provided using Apache Kafka.</w:t>
      </w:r>
      <w:r w:rsidR="00B35849">
        <w:t xml:space="preserve"> </w:t>
      </w:r>
      <w:r w:rsidR="00B35849" w:rsidRPr="00B35849">
        <w:t xml:space="preserve">Apache Kafka </w:t>
      </w:r>
      <w:r w:rsidR="00B35849" w:rsidRPr="00B35849">
        <w:fldChar w:fldCharType="begin" w:fldLock="1"/>
      </w:r>
      <w:r w:rsidR="00E5134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3]" }, "properties" : { "noteIndex" : 0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w:t>
      </w:r>
      <w:r w:rsidR="00B35849" w:rsidRPr="00B35849">
        <w:lastRenderedPageBreak/>
        <w:t xml:space="preserve">latency </w:t>
      </w:r>
      <w:r w:rsidR="00B35849" w:rsidRPr="00B35849">
        <w:fldChar w:fldCharType="begin" w:fldLock="1"/>
      </w:r>
      <w:r w:rsidR="00E51345">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4]" }, "properties" : { "noteIndex" : 0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w:t>
      </w:r>
      <w:r w:rsidR="009751CA">
        <w:t xml:space="preserve">fficient buffer between systems, </w:t>
      </w:r>
      <w:r w:rsidR="00B35849" w:rsidRPr="00B35849">
        <w:t>allowing for asynchronous communication, reducing time spent waiting for message responses.</w:t>
      </w:r>
      <w:r w:rsidR="00201FCA">
        <w:t xml:space="preserve"> Buffering also allows slower downstream processes to not impede the processing progress of upstream </w:t>
      </w:r>
      <w:r w:rsidR="00613391">
        <w:t>processes, which</w:t>
      </w:r>
      <w:r w:rsidR="00201FCA">
        <w:t xml:space="preserve"> are able to operate at a faster rate. </w:t>
      </w:r>
      <w:r w:rsidR="00866844">
        <w:t xml:space="preserve">This </w:t>
      </w:r>
      <w:r w:rsidR="009751CA">
        <w:t>enables</w:t>
      </w:r>
      <w:r w:rsidR="00201FCA">
        <w:t xml:space="preserve"> </w:t>
      </w:r>
      <w:r w:rsidR="009751CA">
        <w:t>the implementation of computationally expensive processing stages without degrading the throughput capacity of the pipeline</w:t>
      </w:r>
      <w:r w:rsidR="00866844">
        <w:t>,</w:t>
      </w:r>
      <w:r w:rsidR="009751CA">
        <w:t xml:space="preserve"> </w:t>
      </w:r>
      <w:r w:rsidR="00201FCA">
        <w:t>as Apach</w:t>
      </w:r>
      <w:r w:rsidR="00BC38E0">
        <w:t>e Kafka handles back pressure from</w:t>
      </w:r>
      <w:r w:rsidR="00201FCA">
        <w:t xml:space="preserve">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E51345">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3]" }, "properties" : { "noteIndex" : 0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E51345">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3]" }, "properties" : { "noteIndex" : 0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C07EBD" w:rsidRDefault="00F228C3" w:rsidP="00964055">
      <w:bookmarkStart w:id="32" w:name="_Toc512166726"/>
      <w:r>
        <w:rPr>
          <w:rStyle w:val="Heading3Char"/>
        </w:rPr>
        <w:t>3.2.2</w:t>
      </w:r>
      <w:r w:rsidR="00964055" w:rsidRPr="00964055">
        <w:rPr>
          <w:rStyle w:val="Heading3Char"/>
        </w:rPr>
        <w:t xml:space="preserve"> Video Pre-Processing</w:t>
      </w:r>
      <w:bookmarkEnd w:id="32"/>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w:t>
      </w:r>
      <w:r w:rsidR="009F44EE">
        <w:t>stream and</w:t>
      </w:r>
      <w:r w:rsidR="00201FCA">
        <w:t xml:space="preserve">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r w:rsidR="007B0F3F">
        <w:t>Kernalized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w:t>
      </w:r>
      <w:r w:rsidR="00C07EBD">
        <w:t>This aids in the visualization of generated data through the viewing of the produced annotations being sent for downstream processing.</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3" w:name="_Toc512166727"/>
      <w:r>
        <w:rPr>
          <w:rStyle w:val="Heading3Char"/>
        </w:rPr>
        <w:t>3.2.3</w:t>
      </w:r>
      <w:r w:rsidR="00964055" w:rsidRPr="00964055">
        <w:rPr>
          <w:rStyle w:val="Heading3Char"/>
        </w:rPr>
        <w:t xml:space="preserve"> Activity Analysis</w:t>
      </w:r>
      <w:bookmarkEnd w:id="33"/>
      <w:r w:rsidR="00BA6D01">
        <w:t xml:space="preserve"> is delivered as an Apache Flink </w:t>
      </w:r>
      <w:r w:rsidR="00613391">
        <w:t>task, which</w:t>
      </w:r>
      <w:r w:rsidR="00BA6D01">
        <w:t xml:space="preserve"> can be executed on any deployed Apache Flink cluster. </w:t>
      </w:r>
      <w:r w:rsidR="00201FCA">
        <w:t xml:space="preserve">The implemented task is able to apply its processing </w:t>
      </w:r>
      <w:r w:rsidR="00201FCA">
        <w:lastRenderedPageBreak/>
        <w:t>operations 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r w:rsidR="00201FCA">
        <w:t xml:space="preserve"> Once the task is configured it can be submitted to any Apache Flink cluster, enabling it to utilize deployed distributed architecture when processing incoming data streams.</w:t>
      </w:r>
    </w:p>
    <w:p w:rsidR="00964055" w:rsidRDefault="00F228C3" w:rsidP="00964055">
      <w:bookmarkStart w:id="34" w:name="_Toc512166728"/>
      <w:r>
        <w:rPr>
          <w:rStyle w:val="Heading3Char"/>
        </w:rPr>
        <w:t>3.2.4</w:t>
      </w:r>
      <w:r w:rsidR="001E3C0D">
        <w:rPr>
          <w:rStyle w:val="Heading3Char"/>
        </w:rPr>
        <w:t xml:space="preserve"> Event Classification</w:t>
      </w:r>
      <w:bookmarkEnd w:id="34"/>
      <w:r w:rsidR="00964055">
        <w:t xml:space="preserve"> adopts the core libraries </w:t>
      </w:r>
      <w:r w:rsidR="00C07EBD">
        <w:t>within</w:t>
      </w:r>
      <w:r w:rsidR="00964055">
        <w:t xml:space="preserve">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w:t>
      </w:r>
      <w:r w:rsidR="00613391">
        <w:t>parameters</w:t>
      </w:r>
      <w:r w:rsidR="00C07EBD">
        <w:t>,</w:t>
      </w:r>
      <w:r w:rsidR="00613391">
        <w:t xml:space="preserve"> </w:t>
      </w:r>
      <w:r w:rsidR="00C07EBD">
        <w:t>enabling the</w:t>
      </w:r>
      <w:r w:rsidR="00EF295A">
        <w:t xml:space="preserve"> configuration of the number of clusters the model should attempt to identify. Once it calculates the events cluster and </w:t>
      </w:r>
      <w:r w:rsidR="00C07EBD">
        <w:t>deviation</w:t>
      </w:r>
      <w:r w:rsidR="00EF295A">
        <w:t xml:space="preserve">, it </w:t>
      </w:r>
      <w:r w:rsidR="00C07EBD">
        <w:t>published the information</w:t>
      </w:r>
      <w:r w:rsidR="00EF295A">
        <w:t xml:space="preserve"> to Apache Kafka. </w:t>
      </w:r>
      <w:r w:rsidR="00201FCA">
        <w:t xml:space="preserve">This is implemented as an Apache Spark </w:t>
      </w:r>
      <w:r w:rsidR="007310CD">
        <w:t>job and</w:t>
      </w:r>
      <w:r w:rsidR="00201FCA">
        <w:t xml:space="preserve"> can therefore be submitted to any deployed Apache Spark architecture</w:t>
      </w:r>
      <w:r w:rsidR="007310CD">
        <w:t>,</w:t>
      </w:r>
      <w:r w:rsidR="00201FCA">
        <w:t xml:space="preserve"> allowing it to make use of distributed processing </w:t>
      </w:r>
      <w:r w:rsidR="00201FCA">
        <w:lastRenderedPageBreak/>
        <w:t xml:space="preserve">techniques. Apache Spark provides data streaming in the form of micro batch processing, </w:t>
      </w:r>
      <w:r w:rsidR="007310CD">
        <w:t>adding</w:t>
      </w:r>
      <w:r w:rsidR="00201FCA">
        <w:t xml:space="preserve"> an artificial latency to processing, which should be considered if further downstream processes require the output of this service in a low latency manor.</w:t>
      </w:r>
    </w:p>
    <w:p w:rsidR="001E3C0D" w:rsidRDefault="00F228C3" w:rsidP="00964055">
      <w:bookmarkStart w:id="35" w:name="_Toc512166729"/>
      <w:r>
        <w:rPr>
          <w:rStyle w:val="Heading3Char"/>
        </w:rPr>
        <w:t>3.2.5</w:t>
      </w:r>
      <w:r w:rsidR="001E3C0D" w:rsidRPr="001E3C0D">
        <w:rPr>
          <w:rStyle w:val="Heading3Char"/>
        </w:rPr>
        <w:t xml:space="preserve"> Event Notifications</w:t>
      </w:r>
      <w:bookmarkEnd w:id="35"/>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email which contains the events unique ID, along with its assigned cluster and deviation score. This </w:t>
      </w:r>
      <w:r w:rsidR="0040716C">
        <w:t>enables the alerting of invested parties with the necessary information required for further investigation of an event, giving them the tools to act on events of interest.</w:t>
      </w:r>
    </w:p>
    <w:p w:rsidR="00A72324" w:rsidRDefault="00F228C3" w:rsidP="00F36F06">
      <w:bookmarkStart w:id="36" w:name="_Toc512166730"/>
      <w:r>
        <w:rPr>
          <w:rStyle w:val="Heading3Char"/>
        </w:rPr>
        <w:t>3.2.6</w:t>
      </w:r>
      <w:r w:rsidR="00F36F06" w:rsidRPr="00F36F06">
        <w:rPr>
          <w:rStyle w:val="Heading3Char"/>
        </w:rPr>
        <w:t xml:space="preserve"> Data Storage</w:t>
      </w:r>
      <w:bookmarkEnd w:id="36"/>
      <w:r w:rsidR="00F36F06">
        <w:t xml:space="preserve"> is achieved through</w:t>
      </w:r>
      <w:r w:rsidR="00A72324">
        <w:t xml:space="preserve"> an Apache Flink task that consumes messages from all Apache Kafka topics</w:t>
      </w:r>
      <w:r w:rsidR="001A4B8C">
        <w:t>, writing them to</w:t>
      </w:r>
      <w:r w:rsidR="00DB5053">
        <w:t xml:space="preserve"> a</w:t>
      </w:r>
      <w:r w:rsidR="00201FCA">
        <w:t xml:space="preserve">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w:t>
      </w:r>
      <w:r w:rsidR="00C57963">
        <w:t>it is able to provide storage and querying that can scale to large datasets</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w:t>
      </w:r>
      <w:r w:rsidR="00C57963">
        <w:t xml:space="preserve"> between entities created </w:t>
      </w:r>
      <w:r w:rsidR="00A72324">
        <w:t>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7" w:name="_Toc512166731"/>
      <w:r>
        <w:rPr>
          <w:rStyle w:val="Heading3Char"/>
        </w:rPr>
        <w:t>3.2.7</w:t>
      </w:r>
      <w:r w:rsidR="001E3C0D" w:rsidRPr="001E3C0D">
        <w:rPr>
          <w:rStyle w:val="Heading3Char"/>
        </w:rPr>
        <w:t xml:space="preserve"> Data Interfacing</w:t>
      </w:r>
      <w:bookmarkEnd w:id="37"/>
      <w:r w:rsidR="001E3C0D">
        <w:t xml:space="preserve"> is </w:t>
      </w:r>
      <w:r w:rsidR="00A72324">
        <w:t xml:space="preserve">provided through the Neo4J </w:t>
      </w:r>
      <w:r w:rsidR="00730E78">
        <w:t>web</w:t>
      </w:r>
      <w:r w:rsidR="00A72324">
        <w:t xml:space="preserve">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hrough a website, </w:t>
      </w:r>
      <w:r w:rsidR="00730E78">
        <w:t>offering</w:t>
      </w:r>
      <w:r w:rsidR="00201FCA">
        <w:t xml:space="preserve">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w:t>
      </w:r>
      <w:r w:rsidR="00730E78">
        <w:t>forming between the stored nodes</w:t>
      </w:r>
      <w:r w:rsidR="00201FCA">
        <w:t>.</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xml:space="preserve">: An example query result in the Neo4J dashboard. This shows the clear data visualization capacity of Neo4J. The returned graph is also </w:t>
      </w:r>
      <w:r w:rsidR="009F44EE">
        <w:t>interactive,</w:t>
      </w:r>
      <w:r w:rsidR="00A72324">
        <w:t xml:space="preser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8" w:name="_Toc512166732"/>
      <w:r>
        <w:rPr>
          <w:rStyle w:val="Heading3Char"/>
        </w:rPr>
        <w:t>3.2.8</w:t>
      </w:r>
      <w:r w:rsidR="001E3C0D" w:rsidRPr="001E3C0D">
        <w:rPr>
          <w:rStyle w:val="Heading3Char"/>
        </w:rPr>
        <w:t xml:space="preserve"> Infrastructure Deployments</w:t>
      </w:r>
      <w:bookmarkEnd w:id="38"/>
      <w:r w:rsidR="001E3C0D">
        <w:t xml:space="preserve"> </w:t>
      </w:r>
      <w:r w:rsidR="00A72324">
        <w:t xml:space="preserve">are made simple </w:t>
      </w:r>
      <w:r w:rsidR="00730E78">
        <w:t xml:space="preserve">for </w:t>
      </w:r>
      <w:r w:rsidR="00A72324">
        <w:t xml:space="preserve">configured </w:t>
      </w:r>
      <w:r w:rsidR="00A34796">
        <w:t>pipeline</w:t>
      </w:r>
      <w:r w:rsidR="00A72324">
        <w:t xml:space="preserve"> through Terraform scripting. Terraform is an Infrastructure as Code language, meaning you can define your required deployment of machines as code</w:t>
      </w:r>
      <w:r w:rsidR="00730E78">
        <w:t>,</w:t>
      </w:r>
      <w:r w:rsidR="00A72324">
        <w:t xml:space="preserve"> </w:t>
      </w:r>
      <w:r w:rsidR="00730E78">
        <w:t>executing</w:t>
      </w:r>
      <w:r w:rsidR="00A72324">
        <w:t xml:space="preserve"> the configuration</w:t>
      </w:r>
      <w:r w:rsidR="00730E78">
        <w:t xml:space="preserve"> to</w:t>
      </w:r>
      <w:r w:rsidR="00A72324">
        <w:t xml:space="preserve">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730E78">
        <w:t>, supporting scaling through modification</w:t>
      </w:r>
      <w:r w:rsidR="00A72324">
        <w:t xml:space="preserve">. The Terraform scripts deploy all machines to AWS currently, as this is one of the most popular cloud providers, and 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t>pipeline</w:t>
      </w:r>
      <w:r w:rsidR="00A72324">
        <w:t xml:space="preserve">. Decoupling in this manor aims to </w:t>
      </w:r>
      <w:r w:rsidR="00A72324">
        <w:lastRenderedPageBreak/>
        <w:t>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9" w:name="_Toc512166733"/>
      <w:r>
        <w:lastRenderedPageBreak/>
        <w:t xml:space="preserve">Use Case </w:t>
      </w:r>
      <w:r w:rsidR="00AA3339">
        <w:t>Evaluation</w:t>
      </w:r>
      <w:bookmarkEnd w:id="39"/>
    </w:p>
    <w:p w:rsidR="009A10AA" w:rsidRPr="009A10AA" w:rsidRDefault="009A10AA" w:rsidP="009A10AA">
      <w:r>
        <w:t xml:space="preserve">The analysis pipeline </w:t>
      </w:r>
      <w:r w:rsidR="00BC38E0">
        <w:t>implemented</w:t>
      </w:r>
      <w:r>
        <w:t xml:space="preserve"> </w:t>
      </w:r>
      <w:r w:rsidR="00BC38E0">
        <w:t>as part of this dissertation</w:t>
      </w:r>
      <w:r>
        <w:t xml:space="preserve"> </w:t>
      </w:r>
      <w:r w:rsidR="00BC38E0">
        <w:t>consists</w:t>
      </w:r>
      <w:r>
        <w:t xml:space="preserve"> </w:t>
      </w:r>
      <w:r w:rsidR="00DD5F69">
        <w:t xml:space="preserve">of </w:t>
      </w:r>
      <w:r>
        <w:t>a combination of core video processing functionality</w:t>
      </w:r>
      <w:r w:rsidR="00BC38E0">
        <w:t>,</w:t>
      </w:r>
      <w:r>
        <w:t xml:space="preserve"> </w:t>
      </w:r>
      <w:r w:rsidR="00BC38E0">
        <w:t>enabling</w:t>
      </w:r>
      <w:r>
        <w:t xml:space="preserve"> extension and flexibility to meet a broad range of client use cases. Presented below is a practical use case showing the </w:t>
      </w:r>
      <w:r w:rsidR="00BC38E0">
        <w:t>deployment procedure of the analysis pipeline, enabling the documentation of the development experience and the collection of runtime metrics, in order to gauge the pipelines performance.</w:t>
      </w:r>
    </w:p>
    <w:p w:rsidR="009A10AA" w:rsidRDefault="009A10AA" w:rsidP="009A10AA">
      <w:pPr>
        <w:pStyle w:val="Heading2"/>
      </w:pPr>
      <w:bookmarkStart w:id="40" w:name="_Toc512166734"/>
      <w:r>
        <w:t>4.1 Aim</w:t>
      </w:r>
      <w:bookmarkEnd w:id="40"/>
    </w:p>
    <w:p w:rsidR="009A10AA" w:rsidRPr="009A10AA" w:rsidRDefault="009A10AA" w:rsidP="009A10AA">
      <w:r>
        <w:t xml:space="preserve">In order to determine the success of the </w:t>
      </w:r>
      <w:r w:rsidR="00AB04D9">
        <w:t>implemented</w:t>
      </w:r>
      <w:r>
        <w:t xml:space="preserve"> </w:t>
      </w:r>
      <w:r w:rsidR="00A34796">
        <w:t>analytics pipeline</w:t>
      </w:r>
      <w:r>
        <w:t xml:space="preserve">, </w:t>
      </w:r>
      <w:r w:rsidR="00C30666">
        <w:t>the development expe</w:t>
      </w:r>
      <w:r w:rsidR="00AB04D9">
        <w:t xml:space="preserve">rience when adopting the pipeline must be evaluated. In order to enable the pipeline to fulfill its goal of enabling future development projects in the realm of smart surveillance systems, the evaluation of the pipelines extendibility and journey to production must be completed. This aims to show that the pipeline can provide an approachable starting point for future development projects, while </w:t>
      </w:r>
      <w:r w:rsidR="001F1D4E">
        <w:t>reducing</w:t>
      </w:r>
      <w:r w:rsidR="00AB04D9">
        <w:t xml:space="preserve"> the development time spent on creating a real world smart surveillance system. </w:t>
      </w:r>
    </w:p>
    <w:p w:rsidR="009A10AA" w:rsidRDefault="009A10AA" w:rsidP="009A10AA">
      <w:pPr>
        <w:pStyle w:val="Heading2"/>
      </w:pPr>
      <w:bookmarkStart w:id="41" w:name="_Toc512166735"/>
      <w:r>
        <w:t>4.2 Scenario</w:t>
      </w:r>
      <w:bookmarkEnd w:id="41"/>
    </w:p>
    <w:p w:rsidR="009A10AA" w:rsidRPr="009A10AA" w:rsidRDefault="009A10AA" w:rsidP="009A10AA">
      <w:r>
        <w:t>Abbey Road in London, pictured on the front of the famous Beetles album Abbey Road, is a busy road crossing and a popular destination for tourists and locals. Due to this, it is under live surveillance at all times</w:t>
      </w:r>
      <w:r w:rsidR="000910C3">
        <w:t>,</w:t>
      </w:r>
      <w:r>
        <w:t xml:space="preserve"> </w:t>
      </w:r>
      <w:r w:rsidR="000910C3">
        <w:t>with</w:t>
      </w:r>
      <w:r>
        <w:t xml:space="preserve">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2" w:name="_Toc512166736"/>
      <w:r>
        <w:lastRenderedPageBreak/>
        <w:t>4.3 Implementation Procedure</w:t>
      </w:r>
      <w:bookmarkEnd w:id="42"/>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630587" w:rsidRDefault="009A10AA" w:rsidP="009A10AA">
      <w:bookmarkStart w:id="43" w:name="_Toc512166737"/>
      <w:r w:rsidRPr="009A10AA">
        <w:rPr>
          <w:rStyle w:val="Heading3Char"/>
        </w:rPr>
        <w:t xml:space="preserve">4.3.1 </w:t>
      </w:r>
      <w:r w:rsidR="00225B00">
        <w:rPr>
          <w:rStyle w:val="Heading3Char"/>
        </w:rPr>
        <w:t>Enabling</w:t>
      </w:r>
      <w:r w:rsidRPr="009A10AA">
        <w:rPr>
          <w:rStyle w:val="Heading3Char"/>
        </w:rPr>
        <w:t xml:space="preserve"> Video Pre-Processing</w:t>
      </w:r>
      <w:bookmarkEnd w:id="43"/>
      <w:r>
        <w:t xml:space="preserve"> is </w:t>
      </w:r>
      <w:r w:rsidR="00225B00">
        <w:t>completed</w:t>
      </w:r>
      <w:r>
        <w:t xml:space="preserv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standardizes the size of each frame</w:t>
      </w:r>
      <w:r w:rsidR="00225B00">
        <w:t xml:space="preserve"> within the video feed</w:t>
      </w:r>
      <w:r>
        <w:t>, adjusting it to a 400px/400px aspect ratio</w:t>
      </w:r>
      <w:r w:rsidR="00225B00">
        <w:t xml:space="preserve">, before applying person and car tracking, sending the tracking information to Apache Kafka for downstream analysis. </w:t>
      </w:r>
      <w:r>
        <w:t>Along with this, the annotated video is configured to be displayed to screen, allowing easy visualization of the data being sent to</w:t>
      </w:r>
      <w:r w:rsidR="00D41887">
        <w:t xml:space="preserve"> downstream processes (Figure 15</w:t>
      </w:r>
      <w:r>
        <w:t xml:space="preserve">). </w:t>
      </w:r>
    </w:p>
    <w:p w:rsidR="009A10AA" w:rsidRDefault="00922492" w:rsidP="009A10AA">
      <w:r>
        <w:t xml:space="preserve">This development configuration was made through the use of the supplied Python classes, with the developer editing the main function of the program in order to add the appropriate processing steps to the video </w:t>
      </w:r>
      <w:r w:rsidR="00346FF5">
        <w:t>processing pipeline</w:t>
      </w:r>
      <w:r>
        <w:t xml:space="preserve">. From this </w:t>
      </w:r>
      <w:r w:rsidR="00346FF5">
        <w:t xml:space="preserve">single </w:t>
      </w:r>
      <w:r>
        <w:t xml:space="preserve">development change, the program was then run through a command line </w:t>
      </w:r>
      <w:r w:rsidR="00346FF5">
        <w:t xml:space="preserve">interface within </w:t>
      </w:r>
      <w:r>
        <w:t xml:space="preserve">the production infrastructure, with key </w:t>
      </w:r>
      <w:r w:rsidR="00346FF5">
        <w:t>connection details</w:t>
      </w:r>
      <w:r>
        <w:t xml:space="preserve"> being passed in at runtime. This enabled the dynamic redeployment of the system, for instance if the connection details to downstream services changed during development, by simply restarting the program with the updated connection details. </w:t>
      </w:r>
      <w:r w:rsidR="00346FF5">
        <w:t>Thus, once the pipeline was configured to contain the required processing steps, no further de</w:t>
      </w:r>
      <w:r w:rsidR="00AA4459">
        <w:t>velopment changes were required, reducing the amount of time spent developing and redeploying the system.</w:t>
      </w:r>
    </w:p>
    <w:p w:rsidR="009A10AA" w:rsidRDefault="009A10AA" w:rsidP="009A10AA">
      <w:r>
        <w:rPr>
          <w:noProof/>
          <w:lang w:val="en-GB" w:eastAsia="en-GB"/>
        </w:rPr>
        <w:lastRenderedPageBreak/>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local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D8572B" w:rsidRDefault="009A10AA" w:rsidP="009A10AA">
      <w:bookmarkStart w:id="44" w:name="_Toc512166738"/>
      <w:r w:rsidRPr="009A10AA">
        <w:rPr>
          <w:rStyle w:val="Heading3Char"/>
        </w:rPr>
        <w:t xml:space="preserve">4.3.2 </w:t>
      </w:r>
      <w:r w:rsidR="00D8572B">
        <w:rPr>
          <w:rStyle w:val="Heading3Char"/>
        </w:rPr>
        <w:t>Enabling</w:t>
      </w:r>
      <w:r w:rsidRPr="009A10AA">
        <w:rPr>
          <w:rStyle w:val="Heading3Char"/>
        </w:rPr>
        <w:t xml:space="preserve"> Activity Analysis</w:t>
      </w:r>
      <w:bookmarkEnd w:id="44"/>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w:t>
      </w:r>
      <w:r w:rsidR="00D8572B">
        <w:t>From a development perspective, the activity analysis service therefore did not require any physical code</w:t>
      </w:r>
      <w:r w:rsidR="00E059CD">
        <w:t xml:space="preserve"> changes, but instead required the updating of c</w:t>
      </w:r>
      <w:r w:rsidR="00D8572B">
        <w:t xml:space="preserve">onfiguration files </w:t>
      </w:r>
      <w:r w:rsidR="00E059CD">
        <w:t>in order to run the activity models to work with the given video feed annotations. As the configuration files do not require compilation, and their location is passed into the service at runtime, the development procedure was streamlined during the deployment of this service. In order to tune the models, the developer had to collect video annotations typical of the deployed video processing service, and then investigate through the running of the activity analysis service which parameter combinations produced the most reliable activity detections</w:t>
      </w:r>
      <w:r w:rsidR="0040015C">
        <w:t xml:space="preserve"> (Figure 16)</w:t>
      </w:r>
      <w:r w:rsidR="00E059CD">
        <w:t>.</w:t>
      </w:r>
      <w:r w:rsidR="00DD46A1">
        <w:t xml:space="preserve"> </w:t>
      </w:r>
      <w:r w:rsidR="00E059CD">
        <w:t>Once this was complete, the developer could then save these configuration files and, when deploying the activity analysis service to production, pass them at runtime to be used by the final deployed service.</w:t>
      </w:r>
    </w:p>
    <w:p w:rsidR="000044D8" w:rsidRDefault="000044D8" w:rsidP="000044D8">
      <w:pPr>
        <w:jc w:val="center"/>
      </w:pPr>
      <w:r>
        <w:rPr>
          <w:noProof/>
          <w:lang w:val="en-GB" w:eastAsia="en-GB"/>
        </w:rPr>
        <w:lastRenderedPageBreak/>
        <w:drawing>
          <wp:inline distT="0" distB="0" distL="0" distR="0" wp14:anchorId="519A4FE3" wp14:editId="7A5BCCE1">
            <wp:extent cx="2713990" cy="63142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1605"/>
                    <a:stretch/>
                  </pic:blipFill>
                  <pic:spPr bwMode="auto">
                    <a:xfrm>
                      <a:off x="0" y="0"/>
                      <a:ext cx="2722980" cy="6335214"/>
                    </a:xfrm>
                    <a:prstGeom prst="rect">
                      <a:avLst/>
                    </a:prstGeom>
                    <a:ln>
                      <a:noFill/>
                    </a:ln>
                    <a:extLst>
                      <a:ext uri="{53640926-AAD7-44D8-BBD7-CCE9431645EC}">
                        <a14:shadowObscured xmlns:a14="http://schemas.microsoft.com/office/drawing/2010/main"/>
                      </a:ext>
                    </a:extLst>
                  </pic:spPr>
                </pic:pic>
              </a:graphicData>
            </a:graphic>
          </wp:inline>
        </w:drawing>
      </w:r>
    </w:p>
    <w:p w:rsidR="000044D8" w:rsidRDefault="000044D8" w:rsidP="000044D8">
      <w:pPr>
        <w:pStyle w:val="TableFigure"/>
        <w:jc w:val="center"/>
      </w:pPr>
      <w:r>
        <w:t>Figure 16: The final configuration file used within the activity analysis service. This displays the parameters that are available to the developer in order to tune the different activity models.</w:t>
      </w:r>
    </w:p>
    <w:p w:rsidR="000044D8" w:rsidRDefault="000044D8" w:rsidP="000044D8">
      <w:pPr>
        <w:pStyle w:val="TableFigure"/>
        <w:jc w:val="center"/>
      </w:pPr>
    </w:p>
    <w:p w:rsidR="00D1130F" w:rsidRDefault="009A10AA" w:rsidP="009A10AA">
      <w:bookmarkStart w:id="45" w:name="_Toc512166739"/>
      <w:r w:rsidRPr="009A10AA">
        <w:rPr>
          <w:rStyle w:val="Heading3Char"/>
        </w:rPr>
        <w:t xml:space="preserve">4.3.3 </w:t>
      </w:r>
      <w:r w:rsidR="00E059CD">
        <w:rPr>
          <w:rStyle w:val="Heading3Char"/>
        </w:rPr>
        <w:t>Enabling</w:t>
      </w:r>
      <w:r w:rsidRPr="009A10AA">
        <w:rPr>
          <w:rStyle w:val="Heading3Char"/>
        </w:rPr>
        <w:t xml:space="preserve"> Event Analysis</w:t>
      </w:r>
      <w:bookmarkEnd w:id="45"/>
      <w:r>
        <w:t xml:space="preserve"> is completed through </w:t>
      </w:r>
      <w:r w:rsidR="00D1130F">
        <w:t xml:space="preserve">the provided Apache Spark task. The task requires no development changes for this use case, as the provided unsupervised </w:t>
      </w:r>
      <w:r w:rsidR="00DD46A1">
        <w:t xml:space="preserve">event </w:t>
      </w:r>
      <w:r w:rsidR="00DD46A1">
        <w:lastRenderedPageBreak/>
        <w:t xml:space="preserve">analysis model is sufficient for this deployment. When configuring this service, the developer has to choose the number of clusters the unsupervised K-Means algorithm will use to classify events, while is done through a configuration file. To investigate what number of clusters should be used, the developer has to run the system within a local environment, and have it produce classifications based on typical data produced from the activity analysis service. This data then has to be investigated in order to determine how many clusters of activities exist, resulting in the developer settling on 5 for this specific use case. </w:t>
      </w:r>
    </w:p>
    <w:p w:rsidR="00DD46A1" w:rsidRDefault="00DD46A1" w:rsidP="009A10AA">
      <w:r>
        <w:t>Consuming the anomalous scores, a separate Apache Flink task was deployed by the developer, configured to send emails when an anomalous result was witnessed (</w:t>
      </w:r>
      <w:r w:rsidR="00DF5CC4">
        <w:t>Figure 17</w:t>
      </w:r>
      <w:r>
        <w:t xml:space="preserve">). The trigger for this service </w:t>
      </w:r>
      <w:r w:rsidR="00666FE9">
        <w:t xml:space="preserve">to send an email can be caused by either marking a cluster as anomalous, sending an email for every record assigned to the cluster, or when a record deviates by a given threshold from its assigned cluster. This configuration is tuned through a configuration file, and the developer can select rules influenced by the data produced from the event classification service. As this is a small use case with a limited runtime it is difficult to create meaningful rules, therefore the developer selected all items within cluster 1 to be anomalous, allowing the evaluation of data integration when an anomaly is witnessed. </w:t>
      </w:r>
      <w:r>
        <w:t xml:space="preserve">The email </w:t>
      </w:r>
      <w:r w:rsidR="00666FE9">
        <w:t xml:space="preserve">sent when an anomaly is observed </w:t>
      </w:r>
      <w:r>
        <w:t xml:space="preserve">contains information to identify and investigate the anomalous record, with a link to the Neo4J cluster where data can be visualized and interrogated. </w:t>
      </w:r>
    </w:p>
    <w:p w:rsidR="00DF5CC4" w:rsidRDefault="00DF5CC4" w:rsidP="00DF5CC4">
      <w:pPr>
        <w:jc w:val="center"/>
      </w:pPr>
      <w:r>
        <w:rPr>
          <w:noProof/>
          <w:lang w:val="en-GB" w:eastAsia="en-GB"/>
        </w:rPr>
        <w:lastRenderedPageBreak/>
        <w:drawing>
          <wp:inline distT="0" distB="0" distL="0" distR="0" wp14:anchorId="38A93254" wp14:editId="1D48006A">
            <wp:extent cx="4124325" cy="37623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24325" cy="3762375"/>
                    </a:xfrm>
                    <a:prstGeom prst="rect">
                      <a:avLst/>
                    </a:prstGeom>
                  </pic:spPr>
                </pic:pic>
              </a:graphicData>
            </a:graphic>
          </wp:inline>
        </w:drawing>
      </w:r>
    </w:p>
    <w:p w:rsidR="00DF5CC4" w:rsidRDefault="00DF5CC4" w:rsidP="00DF5CC4">
      <w:pPr>
        <w:jc w:val="center"/>
      </w:pPr>
      <w:r>
        <w:t>Figure 17: The current email sent to a user when an anomaly is detected. This included the unique ID of the object involved in the anomaly, the event classification cluster it was assigned along with its deviation score.</w:t>
      </w:r>
    </w:p>
    <w:p w:rsidR="00DF5CC4" w:rsidRDefault="00DF5CC4" w:rsidP="00DF5CC4">
      <w:pPr>
        <w:jc w:val="center"/>
      </w:pPr>
    </w:p>
    <w:p w:rsidR="007414C7" w:rsidRDefault="007414C7" w:rsidP="009A10AA">
      <w:bookmarkStart w:id="46" w:name="_Toc512166740"/>
      <w:r w:rsidRPr="007414C7">
        <w:rPr>
          <w:rStyle w:val="Heading3Char"/>
        </w:rPr>
        <w:t>4.3.4 Data Persistence</w:t>
      </w:r>
      <w:bookmarkEnd w:id="46"/>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w:t>
      </w:r>
      <w:r w:rsidR="009F44EE">
        <w:t>dashboard and</w:t>
      </w:r>
      <w:r>
        <w:t xml:space="preserve"> gave visualization and querying capabilities over the produced data. </w:t>
      </w:r>
    </w:p>
    <w:p w:rsidR="009A10AA" w:rsidRPr="009A10AA" w:rsidRDefault="009A10AA" w:rsidP="009A10AA"/>
    <w:p w:rsidR="009A10AA" w:rsidRDefault="009A10AA" w:rsidP="009A10AA">
      <w:pPr>
        <w:pStyle w:val="Heading2"/>
      </w:pPr>
      <w:bookmarkStart w:id="47" w:name="_Toc512166741"/>
      <w:r>
        <w:lastRenderedPageBreak/>
        <w:t>4.4 Deployment Procedure</w:t>
      </w:r>
      <w:bookmarkEnd w:id="47"/>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8" w:name="_Toc512166742"/>
      <w:r w:rsidRPr="00B2424B">
        <w:rPr>
          <w:rStyle w:val="Heading3Char"/>
        </w:rPr>
        <w:t>4.4.1 Apache Kafka Deployment</w:t>
      </w:r>
      <w:bookmarkEnd w:id="48"/>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9" w:name="_Toc512166743"/>
      <w:r w:rsidRPr="00AB5647">
        <w:rPr>
          <w:rStyle w:val="Heading3Char"/>
        </w:rPr>
        <w:t>4.4.2 Neo4J Deployment</w:t>
      </w:r>
      <w:bookmarkEnd w:id="49"/>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50" w:name="_Toc512166744"/>
      <w:r>
        <w:rPr>
          <w:rStyle w:val="Heading3Char"/>
        </w:rPr>
        <w:t>4</w:t>
      </w:r>
      <w:r w:rsidR="00AB5647">
        <w:rPr>
          <w:rStyle w:val="Heading3Char"/>
        </w:rPr>
        <w:t>.4.3</w:t>
      </w:r>
      <w:r w:rsidRPr="00B2424B">
        <w:rPr>
          <w:rStyle w:val="Heading3Char"/>
        </w:rPr>
        <w:t xml:space="preserve"> Video Pre-Processing Deployment</w:t>
      </w:r>
      <w:bookmarkEnd w:id="50"/>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1" w:name="_Toc512166745"/>
      <w:r>
        <w:rPr>
          <w:rStyle w:val="Heading3Char"/>
        </w:rPr>
        <w:t>4.4.4</w:t>
      </w:r>
      <w:r w:rsidR="00C20B76" w:rsidRPr="00C20B76">
        <w:rPr>
          <w:rStyle w:val="Heading3Char"/>
        </w:rPr>
        <w:t xml:space="preserve"> Apache Flink Deployment</w:t>
      </w:r>
      <w:bookmarkEnd w:id="51"/>
      <w:r w:rsidR="00C20B76">
        <w:t xml:space="preserve"> is responsible for producing a cluster of machin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2" w:name="_Toc512166746"/>
      <w:r>
        <w:rPr>
          <w:rStyle w:val="Heading3Char"/>
        </w:rPr>
        <w:t>4.4.5</w:t>
      </w:r>
      <w:r w:rsidR="00AB5647" w:rsidRPr="00B46259">
        <w:rPr>
          <w:rStyle w:val="Heading3Char"/>
        </w:rPr>
        <w:t xml:space="preserve"> Apache Spark Deployment</w:t>
      </w:r>
      <w:bookmarkEnd w:id="52"/>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Default="00B46259" w:rsidP="00C20B76">
      <w:r>
        <w:t>With the modu</w:t>
      </w:r>
      <w:r w:rsidR="007D3218">
        <w:t>lar deployment process completed, the video analytics pipeline was running successfully over the raw video footage.</w:t>
      </w:r>
    </w:p>
    <w:p w:rsidR="001C0DDD" w:rsidRDefault="001C0DDD" w:rsidP="001C0DDD">
      <w:pPr>
        <w:pStyle w:val="Heading2"/>
      </w:pPr>
      <w:bookmarkStart w:id="53" w:name="_Toc512166747"/>
      <w:r>
        <w:t>4.5 Findings</w:t>
      </w:r>
      <w:bookmarkEnd w:id="53"/>
    </w:p>
    <w:p w:rsidR="001C0DDD" w:rsidRDefault="001C0DDD" w:rsidP="001C0DDD">
      <w:r>
        <w:t xml:space="preserve">Sampling from a </w:t>
      </w:r>
      <w:r w:rsidR="009F44EE">
        <w:t>thirteen-megabyte</w:t>
      </w:r>
      <w:r>
        <w:t xml:space="preserve"> section of the video analyzed by the deployed pipeline, metrics were collected to provide insight into the data flow and storage size required to analyze video footage from a single feed.</w:t>
      </w:r>
      <w:r w:rsidR="00B02E61">
        <w:t xml:space="preserve"> This aims to accompany the overall evaluation of the pipeline, by providing the pipelines footprint on the architecture it is deployed upon. </w:t>
      </w:r>
    </w:p>
    <w:p w:rsidR="001C0DDD" w:rsidRDefault="001C0DDD" w:rsidP="001C0DDD">
      <w:r>
        <w:t>Our first metric is the amount of storage used throughout each stage of the pipeline in order to provide analysis over the segment of video footage (</w:t>
      </w:r>
      <w:r w:rsidR="00B07B1C">
        <w:t>Figure 17, Figure 18</w:t>
      </w:r>
      <w:r>
        <w:t>).</w:t>
      </w:r>
    </w:p>
    <w:p w:rsidR="004C2BC0" w:rsidRDefault="004C2BC0" w:rsidP="001C0DDD"/>
    <w:p w:rsidR="004C2BC0" w:rsidRDefault="004C2BC0" w:rsidP="001C0DDD"/>
    <w:p w:rsidR="001C0DDD" w:rsidRDefault="001C0DDD" w:rsidP="001C0DDD">
      <w:pPr>
        <w:jc w:val="center"/>
      </w:pPr>
      <w:r>
        <w:rPr>
          <w:noProof/>
          <w:lang w:val="en-GB" w:eastAsia="en-GB"/>
        </w:rPr>
        <w:lastRenderedPageBreak/>
        <w:drawing>
          <wp:inline distT="0" distB="0" distL="0" distR="0" wp14:anchorId="79C8744C" wp14:editId="1E7DE99C">
            <wp:extent cx="4903076" cy="2719552"/>
            <wp:effectExtent l="0" t="0" r="12065" b="508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934C69" w:rsidRDefault="00B07B1C" w:rsidP="001C0DDD">
      <w:pPr>
        <w:jc w:val="center"/>
      </w:pPr>
      <w:r>
        <w:t>Figure 17</w:t>
      </w:r>
      <w:r w:rsidR="00934C69">
        <w:t xml:space="preserve">: </w:t>
      </w:r>
      <w:r w:rsidR="00DA6DF1">
        <w:t>A chart to show the storage used within the different areas of the implemented pipeline. It displays clearly how the real-time processing stages (Video Analysis, Activity Analysis, and Anomaly Analysis) drastically minimize the amount of data stored, against the raw video footage and the database store.</w:t>
      </w:r>
    </w:p>
    <w:p w:rsidR="001C0DDD" w:rsidRDefault="001C0DDD" w:rsidP="001C0DDD">
      <w:pPr>
        <w:jc w:val="center"/>
      </w:pPr>
      <w:r>
        <w:rPr>
          <w:noProof/>
          <w:lang w:val="en-GB" w:eastAsia="en-GB"/>
        </w:rPr>
        <w:drawing>
          <wp:inline distT="0" distB="0" distL="0" distR="0" wp14:anchorId="52C93641" wp14:editId="0121FDDB">
            <wp:extent cx="5178973" cy="2822027"/>
            <wp:effectExtent l="0" t="0" r="3175" b="1651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B81786" w:rsidRDefault="00B07B1C" w:rsidP="008B2C77">
      <w:pPr>
        <w:jc w:val="center"/>
      </w:pPr>
      <w:r>
        <w:t>Figure 18</w:t>
      </w:r>
      <w:r w:rsidR="00934C69">
        <w:t xml:space="preserve">: </w:t>
      </w:r>
      <w:r w:rsidR="00B81786">
        <w:t>A chart to show the storage used within the different areas of the implemented pipeline. This aims to show the proportion of data stored at each section of the pipeline in comparison to other stages.</w:t>
      </w:r>
    </w:p>
    <w:p w:rsidR="001C0DDD" w:rsidRDefault="001C0DDD" w:rsidP="001C0DDD">
      <w:r>
        <w:lastRenderedPageBreak/>
        <w:t xml:space="preserve">The second metric that was collected, was the </w:t>
      </w:r>
      <w:r w:rsidR="009F44EE">
        <w:t>number</w:t>
      </w:r>
      <w:r>
        <w:t xml:space="preserve"> of messages sent by the system at each stage of the pipeline, to show the strain each system </w:t>
      </w:r>
      <w:r w:rsidR="0058760D">
        <w:t>placed</w:t>
      </w:r>
      <w:r>
        <w:t xml:space="preserve"> on th</w:t>
      </w:r>
      <w:r w:rsidR="00B02E61">
        <w:t xml:space="preserve">e </w:t>
      </w:r>
      <w:r w:rsidR="0058760D">
        <w:t>pipeline</w:t>
      </w:r>
      <w:r w:rsidR="00B02E61">
        <w:t xml:space="preserve"> as </w:t>
      </w:r>
      <w:r w:rsidR="0058760D">
        <w:t>individual entities</w:t>
      </w:r>
      <w:r w:rsidR="00B02E61">
        <w:t xml:space="preserve"> (</w:t>
      </w:r>
      <w:r w:rsidR="00B07B1C">
        <w:t>Figure 19, Figure 20</w:t>
      </w:r>
      <w:r w:rsidR="00B02E61">
        <w:t>).</w:t>
      </w:r>
    </w:p>
    <w:p w:rsidR="004C2BC0" w:rsidRDefault="004C2BC0" w:rsidP="001C0DDD"/>
    <w:p w:rsidR="00B02E61" w:rsidRDefault="00B02E61" w:rsidP="00B02E61">
      <w:pPr>
        <w:jc w:val="center"/>
      </w:pPr>
      <w:r>
        <w:rPr>
          <w:noProof/>
          <w:lang w:val="en-GB" w:eastAsia="en-GB"/>
        </w:rPr>
        <w:drawing>
          <wp:inline distT="0" distB="0" distL="0" distR="0" wp14:anchorId="799A77FF" wp14:editId="204C2CF4">
            <wp:extent cx="5076496" cy="2640724"/>
            <wp:effectExtent l="0" t="0" r="10160" b="762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02E61" w:rsidRDefault="00B07B1C" w:rsidP="00B02E61">
      <w:pPr>
        <w:jc w:val="center"/>
      </w:pPr>
      <w:r>
        <w:t>Figure 19</w:t>
      </w:r>
      <w:r w:rsidR="00934C69">
        <w:t xml:space="preserve">: </w:t>
      </w:r>
      <w:r w:rsidR="00CD2EDE">
        <w:t xml:space="preserve">A chart to show the amount of records sent from each service during pipeline execution. This aims to show the </w:t>
      </w:r>
      <w:r w:rsidR="009F44EE">
        <w:t>number</w:t>
      </w:r>
      <w:r w:rsidR="00CD2EDE">
        <w:t xml:space="preserve"> of messages required to provide the functionality found in each service within the pipeline.</w:t>
      </w:r>
    </w:p>
    <w:p w:rsidR="00CD2EDE" w:rsidRDefault="00CD2EDE" w:rsidP="00B02E61">
      <w:pPr>
        <w:jc w:val="center"/>
      </w:pPr>
    </w:p>
    <w:p w:rsidR="00B02E61" w:rsidRDefault="00B02E61" w:rsidP="00B02E61">
      <w:pPr>
        <w:jc w:val="center"/>
      </w:pPr>
      <w:r>
        <w:rPr>
          <w:noProof/>
          <w:lang w:val="en-GB" w:eastAsia="en-GB"/>
        </w:rPr>
        <w:lastRenderedPageBreak/>
        <w:drawing>
          <wp:inline distT="0" distB="0" distL="0" distR="0" wp14:anchorId="2FCF942E" wp14:editId="3F526A29">
            <wp:extent cx="5210503" cy="2648607"/>
            <wp:effectExtent l="0" t="0" r="9525" b="1841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934C69" w:rsidRDefault="00B07B1C" w:rsidP="00CD2EDE">
      <w:pPr>
        <w:jc w:val="center"/>
      </w:pPr>
      <w:r>
        <w:t>Figure 20</w:t>
      </w:r>
      <w:r w:rsidR="00934C69">
        <w:t xml:space="preserve">: </w:t>
      </w:r>
      <w:r w:rsidR="00CD2EDE">
        <w:t>A chart to show the amount of records sent from each service during pipeline execution. This aims to show the proportion of records output from each service, in comparison to other services within the pipeline.</w:t>
      </w:r>
    </w:p>
    <w:p w:rsidR="00CD2EDE" w:rsidRPr="001C0DDD" w:rsidRDefault="00CD2EDE" w:rsidP="00CD2EDE">
      <w:pPr>
        <w:jc w:val="center"/>
      </w:pPr>
    </w:p>
    <w:p w:rsidR="009A10AA" w:rsidRDefault="001C0DDD" w:rsidP="009A10AA">
      <w:pPr>
        <w:pStyle w:val="Heading2"/>
      </w:pPr>
      <w:bookmarkStart w:id="54" w:name="_Toc512166748"/>
      <w:r>
        <w:t>4.6</w:t>
      </w:r>
      <w:r w:rsidR="009A10AA">
        <w:t xml:space="preserve"> Evaluation</w:t>
      </w:r>
      <w:bookmarkEnd w:id="54"/>
    </w:p>
    <w:p w:rsidR="009A10AA" w:rsidRDefault="00DD39DA" w:rsidP="009A10AA">
      <w:r>
        <w:t>With the aim of showcasing the pipeline as a realistic base for video surveillance operations, the evaluation of the pipelines ability to present useful information is critical. Further to this, the evaluation of the deployment procedure and performance of the pipeline are required in order t</w:t>
      </w:r>
      <w:r w:rsidR="0040015C">
        <w:t>o determine if the pipeline can physically be used with current surveillance systems, and that the pipeline is capable of scaling to meet large user requirements.</w:t>
      </w:r>
    </w:p>
    <w:p w:rsidR="00630587" w:rsidRDefault="00630587" w:rsidP="009A10AA">
      <w:bookmarkStart w:id="55" w:name="_Toc512166749"/>
      <w:r w:rsidRPr="00630587">
        <w:rPr>
          <w:rStyle w:val="Heading3Char"/>
        </w:rPr>
        <w:t>4.6.1 Development Experience</w:t>
      </w:r>
      <w:bookmarkEnd w:id="55"/>
      <w:r>
        <w:t xml:space="preserve"> is a major part of the pipelines capability to be adopted when providing smart surveillance systems. As shown through the use case development procedure, minor modifications are required to the existing pipeline to prov</w:t>
      </w:r>
      <w:r w:rsidR="008B2C77">
        <w:t>ide core functionality. However</w:t>
      </w:r>
      <w:r>
        <w:t xml:space="preserve"> when tuning models</w:t>
      </w:r>
      <w:r w:rsidR="008B2C77">
        <w:t>,</w:t>
      </w:r>
      <w:r>
        <w:t xml:space="preserve"> a notion of typical data that will be fed into t</w:t>
      </w:r>
      <w:r w:rsidR="008B2C77">
        <w:t>he processing stage is required</w:t>
      </w:r>
      <w:r>
        <w:t xml:space="preserve"> which may become problematic if this cannot be obtained without a production </w:t>
      </w:r>
      <w:r>
        <w:lastRenderedPageBreak/>
        <w:t xml:space="preserve">installation of the system. In contrast to this, the deployment procedure for the required infrastructure is simple and abstracted away from the developer. This enables a fast turnaround time when testing and deploying services. Coupled with the fast deployment of </w:t>
      </w:r>
      <w:r w:rsidR="00455F1B">
        <w:t>infrastructure</w:t>
      </w:r>
      <w:r>
        <w:t>,</w:t>
      </w:r>
      <w:r w:rsidR="00455F1B">
        <w:t xml:space="preserve"> services are also designed to take in parameters at runtime through configuration files and command line arguments. This allows tasks to be deployed once, then ran with a variety of different configuration arguments, allowing a quick exploration of parameters in order to determine an optimum configuration for the specific use case. </w:t>
      </w:r>
      <w:r>
        <w:t xml:space="preserve"> </w:t>
      </w:r>
    </w:p>
    <w:p w:rsidR="003521D2" w:rsidRDefault="001C0DDD" w:rsidP="003521D2">
      <w:bookmarkStart w:id="56" w:name="_Toc512166750"/>
      <w:r>
        <w:rPr>
          <w:rStyle w:val="Heading3Char"/>
        </w:rPr>
        <w:t>4.6</w:t>
      </w:r>
      <w:r w:rsidR="004A68F9">
        <w:rPr>
          <w:rStyle w:val="Heading3Char"/>
        </w:rPr>
        <w:t>.2</w:t>
      </w:r>
      <w:r w:rsidR="003521D2" w:rsidRPr="003521D2">
        <w:rPr>
          <w:rStyle w:val="Heading3Char"/>
        </w:rPr>
        <w:t xml:space="preserve"> </w:t>
      </w:r>
      <w:r w:rsidR="0040015C">
        <w:rPr>
          <w:rStyle w:val="Heading3Char"/>
        </w:rPr>
        <w:t>Data Interrogation</w:t>
      </w:r>
      <w:bookmarkEnd w:id="56"/>
      <w:r w:rsidR="003521D2">
        <w:t xml:space="preserve"> </w:t>
      </w:r>
      <w:r w:rsidR="0040015C">
        <w:t>within</w:t>
      </w:r>
      <w:r w:rsidR="003521D2">
        <w:t xml:space="preserve">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rsidR="003521D2">
        <w:t xml:space="preserve">downstream events </w:t>
      </w:r>
      <w:r w:rsidR="00DD5F69">
        <w:t xml:space="preserve">contributing to a produced </w:t>
      </w:r>
      <w:r w:rsidR="003521D2">
        <w:t xml:space="preserve">upstream event, such as the classification of </w:t>
      </w:r>
      <w:r w:rsidR="00DD5F69">
        <w:t>a point to a particular cluster. This information</w:t>
      </w:r>
      <w:r w:rsidR="003521D2">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B07B1C">
        <w:t xml:space="preserve"> produced, as shown in Figure 21</w:t>
      </w:r>
      <w:r>
        <w:t xml:space="preserve">. Further to the ability to collect </w:t>
      </w:r>
      <w:r w:rsidR="001F1D4E">
        <w:t>Meta</w:t>
      </w:r>
      <w:r>
        <w:t xml:space="preserve"> data on the events being captured, the activities that have been identified can also be visualized within 3Dimensional space, allowing for interactive exploration of data formations over time (</w:t>
      </w:r>
      <w:r w:rsidR="00B07B1C">
        <w:t>Figure 22</w:t>
      </w:r>
      <w:r w:rsidR="00131B87">
        <w:t>).</w:t>
      </w:r>
    </w:p>
    <w:p w:rsidR="00B07B1C" w:rsidRDefault="00B07B1C" w:rsidP="00B07B1C">
      <w:pPr>
        <w:jc w:val="center"/>
      </w:pPr>
      <w:r>
        <w:rPr>
          <w:noProof/>
          <w:lang w:val="en-GB" w:eastAsia="en-GB"/>
        </w:rPr>
        <w:lastRenderedPageBreak/>
        <w:drawing>
          <wp:inline distT="0" distB="0" distL="0" distR="0" wp14:anchorId="65944A18" wp14:editId="04EB572F">
            <wp:extent cx="4043856" cy="2883840"/>
            <wp:effectExtent l="0" t="0" r="0" b="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84392" cy="2912748"/>
                    </a:xfrm>
                    <a:prstGeom prst="rect">
                      <a:avLst/>
                    </a:prstGeom>
                    <a:noFill/>
                    <a:ln>
                      <a:noFill/>
                    </a:ln>
                  </pic:spPr>
                </pic:pic>
              </a:graphicData>
            </a:graphic>
          </wp:inline>
        </w:drawing>
      </w:r>
    </w:p>
    <w:p w:rsidR="00B07B1C" w:rsidRDefault="00B07B1C" w:rsidP="00B07B1C">
      <w:pPr>
        <w:pStyle w:val="TableFigure"/>
        <w:jc w:val="center"/>
      </w:pPr>
      <w:r>
        <w:t>Figure 21: The implemented video processing analytics pipeline detecting activities within the given video stream.</w:t>
      </w:r>
    </w:p>
    <w:p w:rsidR="00B07B1C" w:rsidRDefault="00B07B1C" w:rsidP="00B07B1C">
      <w:pPr>
        <w:jc w:val="center"/>
      </w:pPr>
      <w:r>
        <w:rPr>
          <w:noProof/>
          <w:lang w:val="en-GB" w:eastAsia="en-GB"/>
        </w:rPr>
        <w:drawing>
          <wp:inline distT="0" distB="0" distL="0" distR="0" wp14:anchorId="2221917E" wp14:editId="7CD7525B">
            <wp:extent cx="4130566" cy="3255619"/>
            <wp:effectExtent l="0" t="0" r="3810" b="254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9">
                      <a:extLst>
                        <a:ext uri="{28A0092B-C50C-407E-A947-70E740481C1C}">
                          <a14:useLocalDpi xmlns:a14="http://schemas.microsoft.com/office/drawing/2010/main" val="0"/>
                        </a:ext>
                      </a:extLst>
                    </a:blip>
                    <a:srcRect l="30666" t="31454" r="35500" b="21068"/>
                    <a:stretch/>
                  </pic:blipFill>
                  <pic:spPr bwMode="auto">
                    <a:xfrm>
                      <a:off x="0" y="0"/>
                      <a:ext cx="4205802" cy="3314918"/>
                    </a:xfrm>
                    <a:prstGeom prst="rect">
                      <a:avLst/>
                    </a:prstGeom>
                    <a:noFill/>
                    <a:ln>
                      <a:noFill/>
                    </a:ln>
                    <a:extLst>
                      <a:ext uri="{53640926-AAD7-44D8-BBD7-CCE9431645EC}">
                        <a14:shadowObscured xmlns:a14="http://schemas.microsoft.com/office/drawing/2010/main"/>
                      </a:ext>
                    </a:extLst>
                  </pic:spPr>
                </pic:pic>
              </a:graphicData>
            </a:graphic>
          </wp:inline>
        </w:drawing>
      </w:r>
    </w:p>
    <w:p w:rsidR="00B07B1C" w:rsidRDefault="00B07B1C" w:rsidP="00B07B1C">
      <w:pPr>
        <w:jc w:val="center"/>
      </w:pPr>
      <w:r>
        <w:t>Figure 22: A plot to show the average displacement of events by the event type, in their observed x position. This shows the clustering of event types in the video stream, and where they are usually found. Isolating an event for investigation from within the displayed graph.</w:t>
      </w:r>
    </w:p>
    <w:p w:rsidR="00B07B1C" w:rsidRDefault="00B07B1C" w:rsidP="00401646">
      <w:pPr>
        <w:ind w:firstLine="0"/>
      </w:pPr>
    </w:p>
    <w:p w:rsidR="00655B2E" w:rsidRDefault="00655B2E" w:rsidP="00655B2E">
      <w:r>
        <w:t xml:space="preserve">If we then evaluate the </w:t>
      </w:r>
      <w:r w:rsidR="00850D8D">
        <w:t>pipelines availability to track down a specific data point, to simulate a user receiving an event notification that they need to investigat</w:t>
      </w:r>
      <w:r w:rsidR="00401646">
        <w:t>e. As you can see from Figure 23</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401646" w:rsidRDefault="00401646" w:rsidP="00401646">
      <w:pPr>
        <w:jc w:val="center"/>
      </w:pPr>
      <w:r>
        <w:rPr>
          <w:noProof/>
          <w:lang w:val="en-GB" w:eastAsia="en-GB"/>
        </w:rPr>
        <w:drawing>
          <wp:inline distT="0" distB="0" distL="0" distR="0" wp14:anchorId="1F0CD538" wp14:editId="4A5C8A21">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401646" w:rsidRDefault="00401646" w:rsidP="00401646">
      <w:pPr>
        <w:jc w:val="center"/>
      </w:pPr>
      <w:r>
        <w:t>Figure 23: Isolating an event for investigation from within the displayed graph.</w:t>
      </w:r>
    </w:p>
    <w:p w:rsidR="00401646" w:rsidRDefault="00401646" w:rsidP="00655B2E"/>
    <w:p w:rsidR="00850D8D" w:rsidRDefault="00850D8D" w:rsidP="00655B2E">
      <w:r>
        <w:t xml:space="preserve">Within Neo4J queries can be executed over the dataset to find a particular node that meets a criterion, which are written in Cypher Query Language. On execution of the query, </w:t>
      </w:r>
      <w:r>
        <w:lastRenderedPageBreak/>
        <w:t>Neo4J returns</w:t>
      </w:r>
      <w:r w:rsidR="00401646">
        <w:t xml:space="preserve"> an interactive graph (Figure 24</w:t>
      </w:r>
      <w:r>
        <w:t xml:space="preserve">) showing the corresponding data node. We can then make use of the graph database functionality, and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401646" w:rsidRDefault="00401646" w:rsidP="00655B2E"/>
    <w:p w:rsidR="00401646" w:rsidRDefault="00401646" w:rsidP="00401646">
      <w:pPr>
        <w:jc w:val="center"/>
      </w:pPr>
      <w:r w:rsidRPr="00187BB1">
        <w:rPr>
          <w:noProof/>
          <w:lang w:val="en-GB" w:eastAsia="en-GB"/>
        </w:rPr>
        <w:drawing>
          <wp:inline distT="0" distB="0" distL="0" distR="0" wp14:anchorId="6F52068A" wp14:editId="38D1C662">
            <wp:extent cx="4966406" cy="3090041"/>
            <wp:effectExtent l="0" t="0" r="5715"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7744" t="8931" r="50196" b="52813"/>
                    <a:stretch/>
                  </pic:blipFill>
                  <pic:spPr bwMode="auto">
                    <a:xfrm>
                      <a:off x="0" y="0"/>
                      <a:ext cx="4987249" cy="3103010"/>
                    </a:xfrm>
                    <a:prstGeom prst="rect">
                      <a:avLst/>
                    </a:prstGeom>
                    <a:noFill/>
                    <a:ln>
                      <a:noFill/>
                    </a:ln>
                    <a:extLst>
                      <a:ext uri="{53640926-AAD7-44D8-BBD7-CCE9431645EC}">
                        <a14:shadowObscured xmlns:a14="http://schemas.microsoft.com/office/drawing/2010/main"/>
                      </a:ext>
                    </a:extLst>
                  </pic:spPr>
                </pic:pic>
              </a:graphicData>
            </a:graphic>
          </wp:inline>
        </w:drawing>
      </w:r>
    </w:p>
    <w:p w:rsidR="00630587" w:rsidRDefault="00401646" w:rsidP="00630587">
      <w:pPr>
        <w:jc w:val="center"/>
      </w:pPr>
      <w:r>
        <w:t xml:space="preserve">Figure 23: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w:t>
      </w:r>
      <w:r w:rsidR="00630587">
        <w:t>to see other associated events.</w:t>
      </w:r>
    </w:p>
    <w:p w:rsidR="00630587" w:rsidRDefault="00630587" w:rsidP="00630587">
      <w:pPr>
        <w:jc w:val="center"/>
      </w:pPr>
    </w:p>
    <w:p w:rsidR="00850D8D" w:rsidRDefault="001C0DDD" w:rsidP="00655B2E">
      <w:bookmarkStart w:id="57" w:name="_Toc512166751"/>
      <w:r>
        <w:rPr>
          <w:rStyle w:val="Heading3Char"/>
        </w:rPr>
        <w:lastRenderedPageBreak/>
        <w:t>4.6</w:t>
      </w:r>
      <w:r w:rsidR="004A68F9">
        <w:rPr>
          <w:rStyle w:val="Heading3Char"/>
        </w:rPr>
        <w:t>.3</w:t>
      </w:r>
      <w:r w:rsidR="00850D8D" w:rsidRPr="00850D8D">
        <w:rPr>
          <w:rStyle w:val="Heading3Char"/>
        </w:rPr>
        <w:t xml:space="preserve"> Ease of Deployment</w:t>
      </w:r>
      <w:bookmarkEnd w:id="57"/>
      <w:r w:rsidR="00850D8D">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w:t>
      </w:r>
      <w:r w:rsidR="0040015C">
        <w:t>the individual running of tasks</w:t>
      </w:r>
      <w:r w:rsidR="00850D8D">
        <w:t>. Deploying separate infrastructure machine clusters meant that any problems were compartmentalized and easy to track down, without having to attempt redeployment of the entire system. This also required no knowledge of the underlying machine allocations to execute, as the scripts output connection information on successful completion and therefore a user is able to perform the 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F2FB3" w:rsidRDefault="004A68F9" w:rsidP="00655B2E">
      <w:bookmarkStart w:id="58" w:name="_Toc512166752"/>
      <w:r>
        <w:rPr>
          <w:rStyle w:val="Heading3Char"/>
        </w:rPr>
        <w:t>4.6.4</w:t>
      </w:r>
      <w:r w:rsidR="00033BDD" w:rsidRPr="002757D5">
        <w:rPr>
          <w:rStyle w:val="Heading3Char"/>
        </w:rPr>
        <w:t xml:space="preserve"> Pipeline Performance</w:t>
      </w:r>
      <w:bookmarkEnd w:id="58"/>
      <w:r w:rsidR="00033BDD">
        <w:t xml:space="preserve"> was measured by collecting the records</w:t>
      </w:r>
      <w:r w:rsidR="008F2FB3">
        <w:t xml:space="preserve"> produced</w:t>
      </w:r>
      <w:r w:rsidR="00033BDD">
        <w:t xml:space="preserve"> and </w:t>
      </w:r>
      <w:r w:rsidR="008F2FB3">
        <w:t>the impact on data transfer</w:t>
      </w:r>
      <w:r w:rsidR="00033BDD">
        <w:t xml:space="preserve"> </w:t>
      </w:r>
      <w:r w:rsidR="008F2FB3">
        <w:t xml:space="preserve">amounts </w:t>
      </w:r>
      <w:r w:rsidR="002757D5">
        <w:t>used by each service, as this allows an accurate measure of what effect each analytics system has on the overall requirements of the deployed analytics pipeline.</w:t>
      </w:r>
    </w:p>
    <w:p w:rsidR="00033BDD" w:rsidRDefault="008F2FB3" w:rsidP="00655B2E">
      <w:r>
        <w:t>With an initial video storage size of thirteen megabytes, the effects of edge computing can be observed on the overall data flow of the system</w:t>
      </w:r>
      <w:r w:rsidR="001E6E11">
        <w:t xml:space="preserve"> (Figure 17</w:t>
      </w:r>
      <w:r w:rsidR="00DB54C3">
        <w:t>)</w:t>
      </w:r>
      <w:r>
        <w:t xml:space="preserve">. The video processing service successful analyses the video footage, converting it into object locations and tracking information, resulting in an output storage requirement of six hundred and thirty bytes. This is a drastic reduction </w:t>
      </w:r>
      <w:r w:rsidR="00DB54C3">
        <w:t>in storage capacity against the storage of the original video footage.</w:t>
      </w:r>
      <w:r w:rsidR="00757520">
        <w:t xml:space="preserve"> Accompanying this, it is observed that the downstream analytics </w:t>
      </w:r>
      <w:r w:rsidR="001F373D">
        <w:t xml:space="preserve">are still able to produce reliable insights into the video stream based only on the data produced by the video processing service, showing that the meaningful data held within the video stream is successfully extracted to an </w:t>
      </w:r>
      <w:r w:rsidR="001F373D">
        <w:lastRenderedPageBreak/>
        <w:t>appropriate level to provide in-depth analytics.</w:t>
      </w:r>
      <w:r w:rsidR="00DB54C3">
        <w:t xml:space="preserve"> Thus, we can conclude that Edge computing provides a drastic improvement over network and storage requirements needed of a deployed analytics pipeline. </w:t>
      </w:r>
    </w:p>
    <w:p w:rsidR="00DB54C3" w:rsidRDefault="00DB54C3" w:rsidP="00655B2E">
      <w:r>
        <w:t>Building on this, we can further observe that the downstream processing stages have very little overhead on the system in comparison to the edge of th</w:t>
      </w:r>
      <w:r w:rsidR="001E6E11">
        <w:t>e processing pipeline (Figure 18</w:t>
      </w:r>
      <w:r>
        <w:t xml:space="preserve">). </w:t>
      </w:r>
      <w:r w:rsidR="0040015C">
        <w:t>This displays how the filtering and aggregation of video annotations, over the streaming of the raw video footage, drastically reduces the amount of further processing that has to occur in downstream analytics stages of the pipeline</w:t>
      </w:r>
      <w:r>
        <w:t xml:space="preserve">. However, we can see that the physical data storage of Neo4J </w:t>
      </w:r>
      <w:r w:rsidR="007D7E03">
        <w:t>is larger than the original video footage file. This is mainly due to the commit log of Neo4J being stored in order to replay or restore the system to a previous stage, which is a noticeable overhead</w:t>
      </w:r>
      <w:r w:rsidR="007E7B64">
        <w:t xml:space="preserve"> (</w:t>
      </w:r>
      <w:r w:rsidR="00DE457F">
        <w:t>Appendix, Item 2</w:t>
      </w:r>
      <w:r w:rsidR="007E7B64">
        <w:t>)</w:t>
      </w:r>
      <w:r w:rsidR="007D7E03">
        <w:t>.</w:t>
      </w:r>
    </w:p>
    <w:p w:rsidR="00757520" w:rsidRDefault="007D7E03" w:rsidP="00757520">
      <w:r>
        <w:t xml:space="preserve">When looking at </w:t>
      </w:r>
      <w:r w:rsidR="007E7B64">
        <w:t xml:space="preserve">the stress of the system as a single unit, the key area to observe is the messaging system, as this is the integration point of all systems. Thus, a lag in this area will cause further downstream services to be limited in the speed in which they can process records. It is observed that the activity and anomaly services produce </w:t>
      </w:r>
      <w:r w:rsidR="0067158F">
        <w:t>the most strain o</w:t>
      </w:r>
      <w:r w:rsidR="001E6E11">
        <w:t>n the messaging layer (Figure 19, Figure 20</w:t>
      </w:r>
      <w:r w:rsidR="0067158F">
        <w:t>), as they extrapolate multiple analysis records based on the object tracking information produced from the video analysis service.</w:t>
      </w:r>
      <w:r w:rsidR="008F235F">
        <w:t xml:space="preserve"> We can further observe that the analysis produced from the activity and anomaly service is of a magnitude of double the video analysis data source.</w:t>
      </w:r>
      <w:r w:rsidR="00AB2E44">
        <w:t xml:space="preserve"> Furthermore, we observe that there exists a one to one relationship between the messages produced by the event detection service and the event classification service. </w:t>
      </w:r>
      <w:r w:rsidR="008F235F">
        <w:t xml:space="preserve">We can then infer that when deploying </w:t>
      </w:r>
      <w:r w:rsidR="00AB2E44">
        <w:t>the Apache Kafka cluster we may want to provision</w:t>
      </w:r>
      <w:r w:rsidR="00757520">
        <w:t xml:space="preserve"> more resources to</w:t>
      </w:r>
      <w:r w:rsidR="00AB2E44">
        <w:t xml:space="preserve"> the messaging topics associated with the event detection and classification services</w:t>
      </w:r>
      <w:r w:rsidR="00757520">
        <w:t xml:space="preserve">, </w:t>
      </w:r>
      <w:r w:rsidR="00757520">
        <w:lastRenderedPageBreak/>
        <w:t>enabling the partition data across more of the brokers in order to handle the larger amount of traffic.</w:t>
      </w:r>
    </w:p>
    <w:p w:rsidR="009B0C72" w:rsidRDefault="004A68F9" w:rsidP="00757520">
      <w:bookmarkStart w:id="59" w:name="_Toc512166753"/>
      <w:r>
        <w:rPr>
          <w:rStyle w:val="Heading3Char"/>
        </w:rPr>
        <w:t>4.6.5</w:t>
      </w:r>
      <w:r w:rsidR="009B0C72" w:rsidRPr="009B0C72">
        <w:rPr>
          <w:rStyle w:val="Heading3Char"/>
        </w:rPr>
        <w:t xml:space="preserve"> Inferring Scalability</w:t>
      </w:r>
      <w:bookmarkEnd w:id="59"/>
      <w:r w:rsidR="009B0C72">
        <w:t xml:space="preserve"> </w:t>
      </w:r>
      <w:r w:rsidR="008C0489">
        <w:t>to meet Smart C</w:t>
      </w:r>
      <w:r w:rsidR="009B0C72">
        <w:t>ity requirements is an important factor when considering the success of the pipeline. Through the close analysis of the message, and storage requirements of the analytics pipeline in this use case, we can infer what deployment specifications would be required to meet a smart cities capabilities. However, we will not infer the exact processing capabilities the system will need to contain, as this will be too highly dependent on the analysis techniques being performed on the video streams, and the models being applied to the analysis results.</w:t>
      </w:r>
    </w:p>
    <w:p w:rsidR="0096230A" w:rsidRDefault="00E91965" w:rsidP="00757520">
      <w:r>
        <w:t xml:space="preserve">Using the data </w:t>
      </w:r>
      <w:r w:rsidR="0096230A">
        <w:t>collected from the thirteen megabyte, four minute, video sample used in the pipeline performance measurements, we can extrapolate our measurements to provide an average data production amount of a single camera in twenty four hours (Table 6).</w:t>
      </w:r>
      <w:r w:rsidR="003E0326">
        <w:t xml:space="preserve"> We can conclude that with a message production rate of 27.24 </w:t>
      </w:r>
      <w:r w:rsidR="00C45064">
        <w:t xml:space="preserve">messages per second, Apache Kafka is well within its theoretical limits to support a single camera feed as the integration point of the implemented analytics platform. </w:t>
      </w:r>
    </w:p>
    <w:tbl>
      <w:tblPr>
        <w:tblStyle w:val="TableGrid"/>
        <w:tblW w:w="0" w:type="auto"/>
        <w:tblLook w:val="04A0" w:firstRow="1" w:lastRow="0" w:firstColumn="1" w:lastColumn="0" w:noHBand="0" w:noVBand="1"/>
      </w:tblPr>
      <w:tblGrid>
        <w:gridCol w:w="1870"/>
        <w:gridCol w:w="1870"/>
        <w:gridCol w:w="1870"/>
        <w:gridCol w:w="1870"/>
        <w:gridCol w:w="1870"/>
      </w:tblGrid>
      <w:tr w:rsidR="0096230A" w:rsidTr="0096230A">
        <w:tc>
          <w:tcPr>
            <w:tcW w:w="1870" w:type="dxa"/>
          </w:tcPr>
          <w:p w:rsidR="0096230A" w:rsidRDefault="0096230A" w:rsidP="0096230A">
            <w:pPr>
              <w:ind w:firstLine="0"/>
            </w:pPr>
            <w:r>
              <w:t>Kafka Data Stored (KB)</w:t>
            </w:r>
          </w:p>
        </w:tc>
        <w:tc>
          <w:tcPr>
            <w:tcW w:w="1870" w:type="dxa"/>
          </w:tcPr>
          <w:p w:rsidR="0096230A" w:rsidRDefault="0096230A" w:rsidP="0096230A">
            <w:pPr>
              <w:ind w:firstLine="0"/>
            </w:pPr>
            <w:r>
              <w:t>Database Storage (KB)</w:t>
            </w:r>
          </w:p>
        </w:tc>
        <w:tc>
          <w:tcPr>
            <w:tcW w:w="1870" w:type="dxa"/>
          </w:tcPr>
          <w:p w:rsidR="0096230A" w:rsidRDefault="0096230A" w:rsidP="00757520">
            <w:pPr>
              <w:ind w:firstLine="0"/>
            </w:pPr>
            <w:r>
              <w:t>Kafka Messages Produced</w:t>
            </w:r>
          </w:p>
        </w:tc>
        <w:tc>
          <w:tcPr>
            <w:tcW w:w="1870" w:type="dxa"/>
          </w:tcPr>
          <w:p w:rsidR="0096230A" w:rsidRDefault="0096230A" w:rsidP="00757520">
            <w:pPr>
              <w:ind w:firstLine="0"/>
            </w:pPr>
            <w:r>
              <w:t>Message Production Per Minute</w:t>
            </w:r>
          </w:p>
        </w:tc>
        <w:tc>
          <w:tcPr>
            <w:tcW w:w="1870" w:type="dxa"/>
          </w:tcPr>
          <w:p w:rsidR="0096230A" w:rsidRDefault="0096230A" w:rsidP="00757520">
            <w:pPr>
              <w:ind w:firstLine="0"/>
            </w:pPr>
            <w:r>
              <w:t>Message Production Per Second</w:t>
            </w:r>
          </w:p>
        </w:tc>
      </w:tr>
      <w:tr w:rsidR="0096230A" w:rsidTr="0096230A">
        <w:tc>
          <w:tcPr>
            <w:tcW w:w="1870" w:type="dxa"/>
          </w:tcPr>
          <w:p w:rsidR="0096230A" w:rsidRDefault="0096230A" w:rsidP="00757520">
            <w:pPr>
              <w:ind w:firstLine="0"/>
            </w:pPr>
            <w:r>
              <w:t>631,146.96</w:t>
            </w:r>
          </w:p>
        </w:tc>
        <w:tc>
          <w:tcPr>
            <w:tcW w:w="1870" w:type="dxa"/>
          </w:tcPr>
          <w:p w:rsidR="0096230A" w:rsidRDefault="0096230A" w:rsidP="00757520">
            <w:pPr>
              <w:ind w:firstLine="0"/>
            </w:pPr>
            <w:r>
              <w:t>7,005,600</w:t>
            </w:r>
          </w:p>
        </w:tc>
        <w:tc>
          <w:tcPr>
            <w:tcW w:w="1870" w:type="dxa"/>
          </w:tcPr>
          <w:p w:rsidR="0096230A" w:rsidRDefault="0096230A" w:rsidP="00757520">
            <w:pPr>
              <w:ind w:firstLine="0"/>
            </w:pPr>
            <w:r>
              <w:t>2,353,320</w:t>
            </w:r>
          </w:p>
        </w:tc>
        <w:tc>
          <w:tcPr>
            <w:tcW w:w="1870" w:type="dxa"/>
          </w:tcPr>
          <w:p w:rsidR="0096230A" w:rsidRDefault="00A46A11" w:rsidP="00757520">
            <w:pPr>
              <w:ind w:firstLine="0"/>
            </w:pPr>
            <w:r>
              <w:t>1634.25</w:t>
            </w:r>
          </w:p>
        </w:tc>
        <w:tc>
          <w:tcPr>
            <w:tcW w:w="1870" w:type="dxa"/>
          </w:tcPr>
          <w:p w:rsidR="0096230A" w:rsidRDefault="00A46A11" w:rsidP="00757520">
            <w:pPr>
              <w:ind w:firstLine="0"/>
            </w:pPr>
            <w:r>
              <w:t>27.24</w:t>
            </w:r>
          </w:p>
        </w:tc>
      </w:tr>
    </w:tbl>
    <w:p w:rsidR="009B0C72" w:rsidRDefault="00A46A11" w:rsidP="00A46A11">
      <w:pPr>
        <w:pStyle w:val="TableFigure"/>
        <w:jc w:val="center"/>
      </w:pPr>
      <w:r>
        <w:t xml:space="preserve">Table 6: A table to show the data produced from the analytics pipeline, processing a single CCTV camera, over a 24 hour period. </w:t>
      </w:r>
    </w:p>
    <w:p w:rsidR="00A46A11" w:rsidRDefault="00A46A11" w:rsidP="00A46A11"/>
    <w:p w:rsidR="00E51345" w:rsidRDefault="00C45064" w:rsidP="00401646">
      <w:r>
        <w:t xml:space="preserve">However, we can now </w:t>
      </w:r>
      <w:r w:rsidR="00A62F3F">
        <w:t xml:space="preserve">expand on this data to view the suitability of the proposed architecture under Smart City requirements. As Surat, India moves towards becoming a Smart City, it currently has deployed 6000 CCTV cameras streaming to its command and control </w:t>
      </w:r>
      <w:r w:rsidR="00A62F3F">
        <w:lastRenderedPageBreak/>
        <w:t>center. If we assume each camera produces, on average, the same amount of data as our use case we can extrapolate the theoretical data production the proposed pipeline would generate in order to process and provide analytics across the 6000 camera streams (Table 7).</w:t>
      </w:r>
      <w:r w:rsidR="00D67817">
        <w:t xml:space="preserve"> We are able to conclude, at a rate of 163,425 messages per </w:t>
      </w:r>
      <w:r w:rsidR="00EF4DA6">
        <w:t xml:space="preserve">second, </w:t>
      </w:r>
      <w:r w:rsidR="00D67817">
        <w:t>Apache Kafka would still be able to theoretically support the system in a production environment</w:t>
      </w:r>
      <w:r w:rsidR="00E51345">
        <w:t xml:space="preserve"> </w:t>
      </w:r>
      <w:r w:rsidR="00E51345">
        <w:fldChar w:fldCharType="begin" w:fldLock="1"/>
      </w:r>
      <w:r w:rsidR="00E51345">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 } ], "mendeley" : { "formattedCitation" : "[43]", "plainTextFormattedCitation" : "[43]" }, "properties" : { "noteIndex" : 0 }, "schema" : "https://github.com/citation-style-language/schema/raw/master/csl-citation.json" }</w:instrText>
      </w:r>
      <w:r w:rsidR="00E51345">
        <w:fldChar w:fldCharType="separate"/>
      </w:r>
      <w:r w:rsidR="00E51345" w:rsidRPr="00E51345">
        <w:rPr>
          <w:noProof/>
        </w:rPr>
        <w:t>[43]</w:t>
      </w:r>
      <w:r w:rsidR="00E51345">
        <w:fldChar w:fldCharType="end"/>
      </w:r>
      <w:r w:rsidR="00D67817">
        <w:t>.</w:t>
      </w:r>
    </w:p>
    <w:p w:rsidR="00A74233" w:rsidRDefault="00A74233" w:rsidP="00401646"/>
    <w:tbl>
      <w:tblPr>
        <w:tblStyle w:val="TableGrid"/>
        <w:tblW w:w="0" w:type="auto"/>
        <w:tblLook w:val="04A0" w:firstRow="1" w:lastRow="0" w:firstColumn="1" w:lastColumn="0" w:noHBand="0" w:noVBand="1"/>
      </w:tblPr>
      <w:tblGrid>
        <w:gridCol w:w="1870"/>
        <w:gridCol w:w="1870"/>
        <w:gridCol w:w="1870"/>
        <w:gridCol w:w="1870"/>
        <w:gridCol w:w="1870"/>
      </w:tblGrid>
      <w:tr w:rsidR="00A62F3F" w:rsidTr="00470105">
        <w:tc>
          <w:tcPr>
            <w:tcW w:w="1870" w:type="dxa"/>
          </w:tcPr>
          <w:p w:rsidR="00A62F3F" w:rsidRDefault="00A62F3F" w:rsidP="00470105">
            <w:pPr>
              <w:ind w:firstLine="0"/>
            </w:pPr>
            <w:r>
              <w:t>Kafka Data Stored (KB)</w:t>
            </w:r>
          </w:p>
        </w:tc>
        <w:tc>
          <w:tcPr>
            <w:tcW w:w="1870" w:type="dxa"/>
          </w:tcPr>
          <w:p w:rsidR="00A62F3F" w:rsidRDefault="00A62F3F" w:rsidP="00470105">
            <w:pPr>
              <w:ind w:firstLine="0"/>
            </w:pPr>
            <w:r>
              <w:t>Database Storage (KB)</w:t>
            </w:r>
          </w:p>
        </w:tc>
        <w:tc>
          <w:tcPr>
            <w:tcW w:w="1870" w:type="dxa"/>
          </w:tcPr>
          <w:p w:rsidR="00A62F3F" w:rsidRDefault="00A62F3F" w:rsidP="00470105">
            <w:pPr>
              <w:ind w:firstLine="0"/>
            </w:pPr>
            <w:r>
              <w:t>Kafka Messages Produced</w:t>
            </w:r>
          </w:p>
        </w:tc>
        <w:tc>
          <w:tcPr>
            <w:tcW w:w="1870" w:type="dxa"/>
          </w:tcPr>
          <w:p w:rsidR="00A62F3F" w:rsidRDefault="00A62F3F" w:rsidP="00470105">
            <w:pPr>
              <w:ind w:firstLine="0"/>
            </w:pPr>
            <w:r>
              <w:t>Message Production Per Minute</w:t>
            </w:r>
          </w:p>
        </w:tc>
        <w:tc>
          <w:tcPr>
            <w:tcW w:w="1870" w:type="dxa"/>
          </w:tcPr>
          <w:p w:rsidR="00A62F3F" w:rsidRDefault="00A62F3F" w:rsidP="00470105">
            <w:pPr>
              <w:ind w:firstLine="0"/>
            </w:pPr>
            <w:r>
              <w:t>Message Production Per Second</w:t>
            </w:r>
          </w:p>
        </w:tc>
      </w:tr>
      <w:tr w:rsidR="00A62F3F" w:rsidTr="00470105">
        <w:tc>
          <w:tcPr>
            <w:tcW w:w="1870" w:type="dxa"/>
          </w:tcPr>
          <w:p w:rsidR="00A62F3F" w:rsidRDefault="00A62F3F" w:rsidP="00470105">
            <w:pPr>
              <w:ind w:firstLine="0"/>
            </w:pPr>
            <w:r>
              <w:t>3,786,881,760</w:t>
            </w:r>
          </w:p>
        </w:tc>
        <w:tc>
          <w:tcPr>
            <w:tcW w:w="1870" w:type="dxa"/>
          </w:tcPr>
          <w:p w:rsidR="00A62F3F" w:rsidRDefault="00A62F3F" w:rsidP="00470105">
            <w:pPr>
              <w:ind w:firstLine="0"/>
            </w:pPr>
            <w:r>
              <w:t>42,033,600,000</w:t>
            </w:r>
          </w:p>
        </w:tc>
        <w:tc>
          <w:tcPr>
            <w:tcW w:w="1870" w:type="dxa"/>
          </w:tcPr>
          <w:p w:rsidR="00A62F3F" w:rsidRDefault="00A62F3F" w:rsidP="00470105">
            <w:pPr>
              <w:ind w:firstLine="0"/>
            </w:pPr>
            <w:r>
              <w:t>14,119,920,000</w:t>
            </w:r>
          </w:p>
        </w:tc>
        <w:tc>
          <w:tcPr>
            <w:tcW w:w="1870" w:type="dxa"/>
          </w:tcPr>
          <w:p w:rsidR="00A62F3F" w:rsidRDefault="00A62F3F" w:rsidP="00470105">
            <w:pPr>
              <w:ind w:firstLine="0"/>
            </w:pPr>
            <w:r>
              <w:t>9,805,500</w:t>
            </w:r>
          </w:p>
        </w:tc>
        <w:tc>
          <w:tcPr>
            <w:tcW w:w="1870" w:type="dxa"/>
          </w:tcPr>
          <w:p w:rsidR="00A62F3F" w:rsidRDefault="00A62F3F" w:rsidP="00470105">
            <w:pPr>
              <w:ind w:firstLine="0"/>
            </w:pPr>
            <w:r>
              <w:t>163,425</w:t>
            </w:r>
          </w:p>
        </w:tc>
      </w:tr>
    </w:tbl>
    <w:p w:rsidR="00E40D35" w:rsidRDefault="00D67817" w:rsidP="00401646">
      <w:pPr>
        <w:pStyle w:val="TableFigure"/>
        <w:jc w:val="center"/>
      </w:pPr>
      <w:r>
        <w:t>Table 7: A table to show the theoretical production of data by the analytics pipeline, processing 6000 cameras, over a 24 hour period.</w:t>
      </w:r>
    </w:p>
    <w:p w:rsidR="00401646" w:rsidRDefault="00401646"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A74233" w:rsidRDefault="00A74233" w:rsidP="004A68F9">
      <w:pPr>
        <w:ind w:firstLine="0"/>
      </w:pPr>
    </w:p>
    <w:p w:rsidR="003B0B48" w:rsidRDefault="00B37E82" w:rsidP="003B0B48">
      <w:pPr>
        <w:pStyle w:val="Heading1"/>
        <w:numPr>
          <w:ilvl w:val="0"/>
          <w:numId w:val="19"/>
        </w:numPr>
      </w:pPr>
      <w:bookmarkStart w:id="60" w:name="_Toc512166754"/>
      <w:r>
        <w:lastRenderedPageBreak/>
        <w:t>Stakeholder</w:t>
      </w:r>
      <w:r w:rsidR="003B0B48">
        <w:t xml:space="preserve"> Evaluation</w:t>
      </w:r>
      <w:bookmarkEnd w:id="60"/>
    </w:p>
    <w:p w:rsidR="00071BAD" w:rsidRDefault="00FE10BE" w:rsidP="00071BAD">
      <w:r>
        <w:t>As the proposed analytics pipeline is expected to enable projects in the realm of video surveillance</w:t>
      </w:r>
      <w:r w:rsidR="00071BAD">
        <w:t xml:space="preserve">, a stakeholder with experience within this domain was presented the </w:t>
      </w:r>
      <w:r w:rsidR="0058760D">
        <w:t>pipeline</w:t>
      </w:r>
      <w:r w:rsidR="00071BAD">
        <w:t xml:space="preserve"> </w:t>
      </w:r>
      <w:r w:rsidR="005C237B">
        <w:t xml:space="preserve">and asked for feedback, </w:t>
      </w:r>
      <w:r w:rsidR="00071BAD">
        <w:t>with the goal of evaluating its scope and impact within the United Kingdom Police Force.</w:t>
      </w:r>
      <w:r w:rsidR="00A5603B">
        <w:t xml:space="preserve"> </w:t>
      </w:r>
      <w:r w:rsidR="00A80BB9">
        <w:t xml:space="preserve">The purpose of this evaluation is to show the </w:t>
      </w:r>
      <w:r w:rsidR="005C237B">
        <w:t>impact</w:t>
      </w:r>
      <w:r w:rsidR="00A80BB9">
        <w:t xml:space="preserve"> the pipeline could </w:t>
      </w:r>
      <w:r w:rsidR="005C237B">
        <w:t>have on</w:t>
      </w:r>
      <w:r w:rsidR="00A80BB9">
        <w:t xml:space="preserve"> surveillance operations within the United Kingdom,</w:t>
      </w:r>
      <w:r w:rsidR="005C237B">
        <w:t xml:space="preserve"> along with the benefits it </w:t>
      </w:r>
      <w:r w:rsidR="00B421ED">
        <w:t>could</w:t>
      </w:r>
      <w:r w:rsidR="005C237B">
        <w:t xml:space="preserve"> bring to </w:t>
      </w:r>
      <w:r w:rsidR="00B421ED">
        <w:t xml:space="preserve">the </w:t>
      </w:r>
      <w:r w:rsidR="005C237B">
        <w:t>development of new systems.</w:t>
      </w:r>
    </w:p>
    <w:p w:rsidR="00071BAD" w:rsidRDefault="00071BAD" w:rsidP="00071BAD">
      <w:pPr>
        <w:pStyle w:val="Heading2"/>
      </w:pPr>
      <w:bookmarkStart w:id="61" w:name="_Toc512166755"/>
      <w:r>
        <w:t>5.1 Stakeholder Background and Experience</w:t>
      </w:r>
      <w:bookmarkEnd w:id="61"/>
      <w:r>
        <w:t xml:space="preserve"> </w:t>
      </w:r>
    </w:p>
    <w:p w:rsidR="00071BAD" w:rsidRDefault="00814818" w:rsidP="00071BAD">
      <w:r>
        <w:t xml:space="preserve">When weighting the relevance of the feedback given, the stakeholder’s background and experience needs to be assessed. In order to do this, the stakeholder provided a statement </w:t>
      </w:r>
      <w:r w:rsidR="00B421ED">
        <w:t>with</w:t>
      </w:r>
      <w:r>
        <w:t xml:space="preserve"> an overview of </w:t>
      </w:r>
      <w:r w:rsidR="00D16620">
        <w:t>their</w:t>
      </w:r>
      <w:r>
        <w:t xml:space="preserve"> relevant experience.</w:t>
      </w:r>
    </w:p>
    <w:p w:rsidR="0010340D" w:rsidRDefault="0010340D" w:rsidP="00071BAD"/>
    <w:p w:rsidR="00814818" w:rsidRDefault="00814818" w:rsidP="0010340D">
      <w:pPr>
        <w:jc w:val="center"/>
      </w:pPr>
      <w:r>
        <w:t>“I currently work for Cheshire Police, having recently retired after nearly three decades with West Mercia Police. During this time, I had roles including but not limited to; Police Constable, Operational Intelligence Officer, Target Development Officer, Pro-active Crime Officer and Detective Constable. Prior to joining the Police, I worked within the Armed Forces, spending a number of years within the Anti-terrorism unit, making use of surveillance equipment including the use of CCTV.”</w:t>
      </w:r>
    </w:p>
    <w:p w:rsidR="0010340D" w:rsidRDefault="0010340D" w:rsidP="0010340D">
      <w:pPr>
        <w:jc w:val="center"/>
      </w:pPr>
    </w:p>
    <w:p w:rsidR="00F56F42" w:rsidRDefault="00F56F42" w:rsidP="00814818">
      <w:r>
        <w:t>This allows the stakeholder to be in a unique position of having extensive knowledge of Police and military operations,</w:t>
      </w:r>
      <w:r w:rsidR="00B421ED">
        <w:t xml:space="preserve"> while obtaining firsthand experience of the use of CCTV systems currently in operation</w:t>
      </w:r>
      <w:r>
        <w:t xml:space="preserve">. Furthermore, the </w:t>
      </w:r>
      <w:r w:rsidR="00D16620">
        <w:t>diversity</w:t>
      </w:r>
      <w:r>
        <w:t xml:space="preserve"> of roles and positions</w:t>
      </w:r>
      <w:r w:rsidR="00490AB9">
        <w:t xml:space="preserve"> held by the stakeholder</w:t>
      </w:r>
      <w:r w:rsidR="00C27F04">
        <w:t xml:space="preserve"> within the Police F</w:t>
      </w:r>
      <w:r>
        <w:t xml:space="preserve">orce allow a wide variety of application areas to be considered for the </w:t>
      </w:r>
      <w:r>
        <w:lastRenderedPageBreak/>
        <w:t xml:space="preserve">proposed analytics </w:t>
      </w:r>
      <w:r w:rsidR="0058760D">
        <w:t>pipeline</w:t>
      </w:r>
      <w:r w:rsidR="00C27F04">
        <w:t>. Thus,</w:t>
      </w:r>
      <w:r>
        <w:t xml:space="preserve"> giving a full assessment of the </w:t>
      </w:r>
      <w:r w:rsidR="0058760D">
        <w:t>pipelines</w:t>
      </w:r>
      <w:r>
        <w:t xml:space="preserve"> impact and usefulness within current Police operations.</w:t>
      </w:r>
    </w:p>
    <w:p w:rsidR="00F56F42" w:rsidRDefault="00F56F42" w:rsidP="00F56F42">
      <w:pPr>
        <w:pStyle w:val="Heading2"/>
      </w:pPr>
      <w:bookmarkStart w:id="62" w:name="_Toc512166756"/>
      <w:r>
        <w:t>5.2 Evaluating Applicable System Use Cases</w:t>
      </w:r>
      <w:bookmarkEnd w:id="62"/>
    </w:p>
    <w:p w:rsidR="00EB32B2" w:rsidRDefault="00F74BAF" w:rsidP="00EB32B2">
      <w:r>
        <w:t xml:space="preserve">As the </w:t>
      </w:r>
      <w:r w:rsidR="0058760D">
        <w:t>pipelines</w:t>
      </w:r>
      <w:r>
        <w:t xml:space="preserve"> goal is to support the development of </w:t>
      </w:r>
      <w:r w:rsidR="00B421ED">
        <w:t>smart surveillance</w:t>
      </w:r>
      <w:r>
        <w:t xml:space="preserve"> projects, providing a grounding for domain specific use cases, the stakeholder offered a variety of applicable deployments of the system that would aid the UK Police Force. From these use cases, we can evaluate the </w:t>
      </w:r>
      <w:r w:rsidR="0058760D">
        <w:t>pipelines</w:t>
      </w:r>
      <w:r>
        <w:t xml:space="preserve"> ability to support the business case and estimate what level of development modification would be needed to meet the s</w:t>
      </w:r>
      <w:r w:rsidR="005D7BDD">
        <w:t>pecific requirements.</w:t>
      </w:r>
      <w:r w:rsidR="00FE7624">
        <w:t xml:space="preserve"> </w:t>
      </w:r>
      <w:r w:rsidR="005D7BDD">
        <w:t xml:space="preserve">This aims to provide a metric for the </w:t>
      </w:r>
      <w:r w:rsidR="0058760D">
        <w:t>pipelines</w:t>
      </w:r>
      <w:r w:rsidR="005D7BDD">
        <w:t xml:space="preserve"> appeal to real world surveillance operations</w:t>
      </w:r>
      <w:r w:rsidR="00BC2E33">
        <w:t xml:space="preserve">, and the impact the </w:t>
      </w:r>
      <w:r w:rsidR="0058760D">
        <w:t>pipeline</w:t>
      </w:r>
      <w:r w:rsidR="00BC2E33">
        <w:t xml:space="preserve"> could have on the UK Police force</w:t>
      </w:r>
      <w:r w:rsidR="00FE7624">
        <w:t>, while showcasing the benefit of adopting a common pipeline to video processing over the development of bespoke applications.</w:t>
      </w:r>
    </w:p>
    <w:p w:rsidR="00F74BAF" w:rsidRDefault="00F74BAF" w:rsidP="00EB32B2">
      <w:bookmarkStart w:id="63" w:name="_Toc512166757"/>
      <w:r w:rsidRPr="00080BDE">
        <w:rPr>
          <w:rStyle w:val="Heading3Char"/>
        </w:rPr>
        <w:t xml:space="preserve">5.2.1 </w:t>
      </w:r>
      <w:r w:rsidR="00342FC7" w:rsidRPr="00080BDE">
        <w:rPr>
          <w:rStyle w:val="Heading3Char"/>
        </w:rPr>
        <w:t>Policing Clustered Crimes</w:t>
      </w:r>
      <w:bookmarkEnd w:id="63"/>
      <w:r w:rsidR="00342FC7">
        <w:t xml:space="preserve"> w</w:t>
      </w:r>
      <w:r w:rsidR="00080BDE">
        <w:t xml:space="preserve">as proposed by the stakeholder as an initial use case for the analytics pipeline. The stakeholder described the problem Police currently face as a series of crimes within a given area that are related, such as a high </w:t>
      </w:r>
      <w:r w:rsidR="00BB77F1">
        <w:t xml:space="preserve">rate of vehicle thefts within a </w:t>
      </w:r>
      <w:r w:rsidR="00080BDE">
        <w:t>neighborhood.</w:t>
      </w:r>
      <w:r w:rsidR="00A3163F">
        <w:t xml:space="preserve"> To combat this, I was told that the Police often deploy static cameras to the area, en</w:t>
      </w:r>
      <w:r w:rsidR="00731901">
        <w:t xml:space="preserve">abling them to </w:t>
      </w:r>
      <w:r w:rsidR="00B421ED">
        <w:t>capture criminal activities</w:t>
      </w:r>
      <w:r w:rsidR="00A3163F">
        <w:t xml:space="preserve"> in order to prosecute the perpetrators. Further to this, if vehicle break-ins are reported</w:t>
      </w:r>
      <w:r w:rsidR="00D76158">
        <w:t>,</w:t>
      </w:r>
      <w:r w:rsidR="00A3163F">
        <w:t xml:space="preserve"> the Police often deploy </w:t>
      </w:r>
      <w:r w:rsidR="00D76158">
        <w:t xml:space="preserve">what are known as rat-traps; a series of dummy vehicles equipped with CCTV cameras that can </w:t>
      </w:r>
      <w:r w:rsidR="004C5D23">
        <w:t xml:space="preserve">record any attempted break-ins. These </w:t>
      </w:r>
      <w:r w:rsidR="00B421ED">
        <w:t xml:space="preserve">CCTV feeds are </w:t>
      </w:r>
      <w:r w:rsidR="00C27F04">
        <w:t>frequently</w:t>
      </w:r>
      <w:r w:rsidR="00B421ED">
        <w:t xml:space="preserve"> monitored however it is </w:t>
      </w:r>
      <w:r w:rsidR="00C27F04">
        <w:t>often</w:t>
      </w:r>
      <w:r w:rsidR="00B421ED">
        <w:t xml:space="preserve"> impractical to</w:t>
      </w:r>
      <w:r w:rsidR="000763F1">
        <w:t xml:space="preserve"> monitor all cameras at all times. Therefore, the CCTV feeds are typically used for evidence to track down a perpetrator rather than to catch the </w:t>
      </w:r>
      <w:r w:rsidR="000763F1">
        <w:t xml:space="preserve">perpetrator </w:t>
      </w:r>
      <w:r w:rsidR="000763F1">
        <w:t>in the act.</w:t>
      </w:r>
    </w:p>
    <w:p w:rsidR="00E00CF2" w:rsidRDefault="00D76158" w:rsidP="00EB32B2">
      <w:r>
        <w:t>The stakeholder evaluated the use of the analytics pipeline, stating how a system able to detect specific criminal behavior patterns</w:t>
      </w:r>
      <w:r w:rsidR="000763F1">
        <w:t>, such as the theft of a car</w:t>
      </w:r>
      <w:r w:rsidR="00731901">
        <w:t xml:space="preserve">, </w:t>
      </w:r>
      <w:r w:rsidR="000763F1">
        <w:t>coupled with real-time alerts</w:t>
      </w:r>
      <w:r>
        <w:t xml:space="preserve"> </w:t>
      </w:r>
      <w:r>
        <w:lastRenderedPageBreak/>
        <w:t xml:space="preserve">would allow the Police to act </w:t>
      </w:r>
      <w:r w:rsidR="000763F1">
        <w:t>with a much faster response time</w:t>
      </w:r>
      <w:r>
        <w:t>.</w:t>
      </w:r>
      <w:r w:rsidR="00731901">
        <w:t xml:space="preserve"> </w:t>
      </w:r>
      <w:r w:rsidR="00E00CF2">
        <w:t xml:space="preserve">This aids in using CCTV to drive a more pro-active approach to policing, rather than </w:t>
      </w:r>
      <w:r w:rsidR="00EB6D3D">
        <w:t>its primary use as a traceability tool.</w:t>
      </w:r>
    </w:p>
    <w:p w:rsidR="00EB6D3D" w:rsidRDefault="007F5466" w:rsidP="009F3EF4">
      <w:r>
        <w:t xml:space="preserve">In evaluating the stakeholder’s </w:t>
      </w:r>
      <w:r w:rsidR="004F7021">
        <w:t>requirement</w:t>
      </w:r>
      <w:r>
        <w:t xml:space="preserve"> </w:t>
      </w:r>
      <w:r w:rsidR="00360C8C">
        <w:t>for</w:t>
      </w:r>
      <w:r w:rsidR="004F7021">
        <w:t xml:space="preserve"> the detection of clustered crimes</w:t>
      </w:r>
      <w:r>
        <w:t>, we can deem that the pipeline would be able to provi</w:t>
      </w:r>
      <w:r w:rsidR="004F7021">
        <w:t>de this service with extension.</w:t>
      </w:r>
      <w:r w:rsidR="00360C8C">
        <w:t xml:space="preserve"> The extent of the work required for the pipeline to meet this objective would be </w:t>
      </w:r>
      <w:r w:rsidR="00E00CF2">
        <w:t>primarily</w:t>
      </w:r>
      <w:r w:rsidR="00360C8C">
        <w:t xml:space="preserve"> compartmentalized within the activity analysis service, with modelling of </w:t>
      </w:r>
      <w:r w:rsidR="00E00CF2">
        <w:t>behavior patterns leading to criminal activities</w:t>
      </w:r>
      <w:r w:rsidR="00360C8C">
        <w:t xml:space="preserve"> being required. However, this relies on the assumption that the vi</w:t>
      </w:r>
      <w:r w:rsidR="004C5D23">
        <w:t xml:space="preserve">deo processing service captures the necessary information about vehicles and cars. Further work could be extrapolated if </w:t>
      </w:r>
      <w:r w:rsidR="00937115">
        <w:t>it’s</w:t>
      </w:r>
      <w:r w:rsidR="004C5D23">
        <w:t xml:space="preserve"> deemed a more in-depth analysis is needed of the </w:t>
      </w:r>
      <w:r w:rsidR="00937115">
        <w:t>person’s</w:t>
      </w:r>
      <w:r w:rsidR="004C5D23">
        <w:t xml:space="preserve"> location, for instance the </w:t>
      </w:r>
      <w:r w:rsidR="003130E0">
        <w:t>positioning</w:t>
      </w:r>
      <w:r w:rsidR="004C5D23">
        <w:t xml:space="preserve"> of a person’s limbs. </w:t>
      </w:r>
    </w:p>
    <w:p w:rsidR="009F3EF4" w:rsidRDefault="00E00CF2" w:rsidP="009F3EF4">
      <w:r>
        <w:t>This application of the analytics pipeline would provide</w:t>
      </w:r>
      <w:r w:rsidR="004C5D23">
        <w:t xml:space="preserve"> benefit to the Police Force </w:t>
      </w:r>
      <w:r w:rsidR="003130E0">
        <w:t>through</w:t>
      </w:r>
      <w:r w:rsidR="004C5D23">
        <w:t xml:space="preserve"> </w:t>
      </w:r>
      <w:r w:rsidR="003130E0">
        <w:t xml:space="preserve">the </w:t>
      </w:r>
      <w:r w:rsidR="004C5D23">
        <w:t xml:space="preserve">reduced man hours </w:t>
      </w:r>
      <w:r>
        <w:t xml:space="preserve">spent </w:t>
      </w:r>
      <w:r w:rsidR="004C5D23">
        <w:t xml:space="preserve">watching live CCTV, </w:t>
      </w:r>
      <w:r>
        <w:t>alongside</w:t>
      </w:r>
      <w:r w:rsidR="004C5D23">
        <w:t xml:space="preserve"> </w:t>
      </w:r>
      <w:r>
        <w:t>an improved reaction time to the detection of criminal activities</w:t>
      </w:r>
      <w:r w:rsidR="003130E0">
        <w:t xml:space="preserve"> provided by</w:t>
      </w:r>
      <w:r>
        <w:t xml:space="preserve"> </w:t>
      </w:r>
      <w:r w:rsidR="004C5D23">
        <w:t>real-time alerts</w:t>
      </w:r>
      <w:r>
        <w:t>.</w:t>
      </w:r>
    </w:p>
    <w:p w:rsidR="00312E77" w:rsidRDefault="00312E77" w:rsidP="00EB32B2">
      <w:bookmarkStart w:id="64" w:name="_Toc512166758"/>
      <w:r w:rsidRPr="0001441C">
        <w:rPr>
          <w:rStyle w:val="Heading3Char"/>
        </w:rPr>
        <w:t xml:space="preserve">5.2.2 </w:t>
      </w:r>
      <w:r w:rsidR="0001441C" w:rsidRPr="0001441C">
        <w:rPr>
          <w:rStyle w:val="Heading3Char"/>
        </w:rPr>
        <w:t>Police Officer Location</w:t>
      </w:r>
      <w:bookmarkEnd w:id="64"/>
      <w:r w:rsidR="0001441C">
        <w:t xml:space="preserve"> is important when deterring crimes, as correct placement of officers allows for </w:t>
      </w:r>
      <w:r w:rsidR="00937115">
        <w:t xml:space="preserve">a </w:t>
      </w:r>
      <w:r w:rsidR="0001441C">
        <w:t xml:space="preserve">quicker response time to criminal activities. </w:t>
      </w:r>
      <w:r w:rsidR="00937115">
        <w:t>The stakeholder presented the case that criminals often repeat offenses in remote areas, where Police response times are likely to be predictable and slow. This allowed criminals</w:t>
      </w:r>
      <w:r w:rsidR="00A3337C">
        <w:t xml:space="preserve"> to successfully elude capture </w:t>
      </w:r>
      <w:r w:rsidR="00937115">
        <w:t xml:space="preserve">and repeat the same crimes multiple times, aligning break-ins to when businesses have recovered from the original robbery. The stakeholder then demonstrated how the use of the analytics pipeline to record the pattern of behavior leading to the original robbery could be </w:t>
      </w:r>
      <w:r w:rsidR="00A3337C">
        <w:t>used</w:t>
      </w:r>
      <w:r w:rsidR="00937115">
        <w:t xml:space="preserve"> to </w:t>
      </w:r>
      <w:r w:rsidR="003130E0">
        <w:t>identify</w:t>
      </w:r>
      <w:r w:rsidR="00937115">
        <w:t xml:space="preserve"> the pattern reoccurring in the future, which cou</w:t>
      </w:r>
      <w:r w:rsidR="003130E0">
        <w:t xml:space="preserve">ld influence Police positioning, giving </w:t>
      </w:r>
      <w:r w:rsidR="00937115">
        <w:t xml:space="preserve">faster response times and </w:t>
      </w:r>
      <w:r w:rsidR="003130E0">
        <w:t>increasing</w:t>
      </w:r>
      <w:r w:rsidR="00937115">
        <w:t xml:space="preserve"> the likelihood of </w:t>
      </w:r>
      <w:r w:rsidR="003130E0">
        <w:t>apprehending</w:t>
      </w:r>
      <w:r w:rsidR="00937115">
        <w:t xml:space="preserve"> the criminals.</w:t>
      </w:r>
    </w:p>
    <w:p w:rsidR="009F3EF4" w:rsidRDefault="00E134F9" w:rsidP="00EB32B2">
      <w:r>
        <w:lastRenderedPageBreak/>
        <w:t xml:space="preserve">In order to provide this </w:t>
      </w:r>
      <w:r w:rsidR="003C13EA">
        <w:t>behavior,</w:t>
      </w:r>
      <w:r>
        <w:t xml:space="preserve"> the pipeline would have to be modified solely within the event classification and notification services. The modification would consist of comparing data relationships found within the Graph database to what is currently transpiring, sending an alert when previous patterns </w:t>
      </w:r>
      <w:r w:rsidR="003C13EA">
        <w:t>align with</w:t>
      </w:r>
      <w:r>
        <w:t xml:space="preserve"> current o</w:t>
      </w:r>
      <w:r w:rsidR="003C13EA">
        <w:t>bserved patterns, within</w:t>
      </w:r>
      <w:r>
        <w:t xml:space="preserve"> </w:t>
      </w:r>
      <w:r w:rsidR="003C13EA">
        <w:t xml:space="preserve">a </w:t>
      </w:r>
      <w:r>
        <w:t xml:space="preserve">configured degree of accuracy. This would allow the benefit of notifying Police in real-time to suspicious behavior patterns, known to be typical of criminal activity. However, this approach does rely on criminals having already committed a similar crime, and therefore does not prevent all criminal activities. Although the stakeholder states that “criminals are people of habit”, the model would have to filter normal activities from those which lead to criminal behavior, which would further rely on a human input, </w:t>
      </w:r>
      <w:r w:rsidR="00A3337C">
        <w:t>removing</w:t>
      </w:r>
      <w:r>
        <w:t xml:space="preserve"> some of the benefit of an automated system</w:t>
      </w:r>
      <w:r w:rsidR="00A3337C">
        <w:t>.</w:t>
      </w:r>
    </w:p>
    <w:p w:rsidR="00E134F9" w:rsidRDefault="00E134F9" w:rsidP="00EB32B2">
      <w:bookmarkStart w:id="65" w:name="_Toc512166759"/>
      <w:r w:rsidRPr="00C36F09">
        <w:rPr>
          <w:rStyle w:val="Heading3Char"/>
        </w:rPr>
        <w:t>5.2.3 Traffic Monitoring</w:t>
      </w:r>
      <w:bookmarkEnd w:id="65"/>
      <w:r>
        <w:t xml:space="preserve"> allows the capture of vehicles on motorways and other major roads within the United Kingdom</w:t>
      </w:r>
      <w:r w:rsidR="00C36F09">
        <w:t xml:space="preserve">, with the Police attempting to stop vehicles that are driving erratically. The stakeholder presented the use of the analytics pipeline to track and identify vehicles that are not conforming to normal driving patterns, for instance if a driver is falling asleep or speeding excessively. </w:t>
      </w:r>
      <w:r w:rsidR="00FA5F7C">
        <w:t>This could then inform Traffic Officers</w:t>
      </w:r>
      <w:r w:rsidR="00A3337C">
        <w:t>,</w:t>
      </w:r>
      <w:r w:rsidR="00FA5F7C">
        <w:t xml:space="preserve"> who could begin pursuit of the dangerous vehicle. </w:t>
      </w:r>
    </w:p>
    <w:p w:rsidR="00FA5F7C" w:rsidRDefault="00FA5F7C" w:rsidP="00EB32B2">
      <w:r>
        <w:t xml:space="preserve">The </w:t>
      </w:r>
      <w:r w:rsidR="0058760D">
        <w:t>pipeline</w:t>
      </w:r>
      <w:r>
        <w:t xml:space="preserve"> would be able to perform this currently</w:t>
      </w:r>
      <w:r w:rsidR="00A3337C">
        <w:t>,</w:t>
      </w:r>
      <w:r>
        <w:t xml:space="preserve"> with runtime modifications to the provided </w:t>
      </w:r>
      <w:r w:rsidR="00A3337C">
        <w:t>car activity detection models</w:t>
      </w:r>
      <w:r>
        <w:t>. This deployment would have a large impact on the Traffic Officers</w:t>
      </w:r>
      <w:r w:rsidR="00F551B5">
        <w:t xml:space="preserve">, guiding their placement and </w:t>
      </w:r>
      <w:r w:rsidR="003C13EA">
        <w:t xml:space="preserve">reaction time </w:t>
      </w:r>
      <w:r w:rsidR="00F551B5">
        <w:t>to dangerous drivers</w:t>
      </w:r>
      <w:r>
        <w:t xml:space="preserve">, actively saving lives. This is a domain in which the </w:t>
      </w:r>
      <w:r w:rsidR="0058760D">
        <w:t>pipeline</w:t>
      </w:r>
      <w:r>
        <w:t xml:space="preserve"> could be deployed</w:t>
      </w:r>
      <w:r w:rsidR="00F551B5">
        <w:t xml:space="preserve"> with minimal modification</w:t>
      </w:r>
      <w:r>
        <w:t xml:space="preserve">, due to it already containing models for </w:t>
      </w:r>
      <w:r w:rsidR="003C13EA">
        <w:t>the detection of moving cars</w:t>
      </w:r>
      <w:r>
        <w:t xml:space="preserve"> </w:t>
      </w:r>
      <w:r w:rsidR="003C13EA">
        <w:t>along</w:t>
      </w:r>
      <w:r w:rsidR="00F551B5">
        <w:t xml:space="preserve"> with the</w:t>
      </w:r>
      <w:r>
        <w:t xml:space="preserve"> </w:t>
      </w:r>
      <w:r w:rsidR="00F551B5">
        <w:t xml:space="preserve">unsupervised </w:t>
      </w:r>
      <w:r w:rsidR="005B6991">
        <w:t xml:space="preserve">modelling of </w:t>
      </w:r>
      <w:r w:rsidR="003C13EA">
        <w:t>abnormal</w:t>
      </w:r>
      <w:r>
        <w:t xml:space="preserve"> behavior</w:t>
      </w:r>
      <w:r w:rsidR="005B6991">
        <w:t>,</w:t>
      </w:r>
      <w:r>
        <w:t xml:space="preserve"> show</w:t>
      </w:r>
      <w:r w:rsidR="005B6991">
        <w:t xml:space="preserve">ing cars deviating from the </w:t>
      </w:r>
      <w:r w:rsidR="003C13EA">
        <w:t>typical</w:t>
      </w:r>
      <w:r w:rsidR="005B6991">
        <w:t xml:space="preserve"> behavior of vehicles.</w:t>
      </w:r>
    </w:p>
    <w:p w:rsidR="005B6991" w:rsidRDefault="005B6991" w:rsidP="00EB32B2">
      <w:bookmarkStart w:id="66" w:name="_Toc512166760"/>
      <w:r w:rsidRPr="005B6991">
        <w:rPr>
          <w:rStyle w:val="Heading3Char"/>
        </w:rPr>
        <w:lastRenderedPageBreak/>
        <w:t>5.2.4 Person of Interest Identification</w:t>
      </w:r>
      <w:bookmarkEnd w:id="66"/>
      <w:r>
        <w:t xml:space="preserve"> would allow Police forces to track and capture criminals without active monitoring of CCTV systems.</w:t>
      </w:r>
      <w:r w:rsidR="00AC454C">
        <w:t xml:space="preserve"> The stakeholder stated how the systems deployment to large metropolitan areas in its current state would allow for the detection of strange activities </w:t>
      </w:r>
      <w:r w:rsidR="00F87D79">
        <w:t>which</w:t>
      </w:r>
      <w:r w:rsidR="00AC454C">
        <w:t xml:space="preserve">, on detection, could send facial images of people involved in the activity for </w:t>
      </w:r>
      <w:r w:rsidR="0080480A">
        <w:t>identification</w:t>
      </w:r>
      <w:r w:rsidR="00AC454C">
        <w:t>.</w:t>
      </w:r>
      <w:r w:rsidR="00A127AF">
        <w:t xml:space="preserve"> This would avoid the constant </w:t>
      </w:r>
      <w:r w:rsidR="00F87D79">
        <w:t>running of facial detection software, while</w:t>
      </w:r>
      <w:r w:rsidR="00A127AF">
        <w:t xml:space="preserve"> </w:t>
      </w:r>
      <w:r w:rsidR="00F87D79">
        <w:t>enabling</w:t>
      </w:r>
      <w:r w:rsidR="00A127AF">
        <w:t xml:space="preserve"> the </w:t>
      </w:r>
      <w:r w:rsidR="00F87D79">
        <w:t>identification</w:t>
      </w:r>
      <w:r w:rsidR="000B1325">
        <w:t>,</w:t>
      </w:r>
      <w:r w:rsidR="00A127AF">
        <w:t xml:space="preserve"> and </w:t>
      </w:r>
      <w:r w:rsidR="000B1325">
        <w:t>subsequent tracking, of individuals who exhibit behavior deemed criminal</w:t>
      </w:r>
      <w:r w:rsidR="00A127AF">
        <w:t xml:space="preserve">. The stakeholder then stated that only on the facial identification of a known criminal would an alert be sent to a control room, allowing for suspicious behavior not involving known criminals to be discarded. </w:t>
      </w:r>
    </w:p>
    <w:p w:rsidR="00A127AF" w:rsidRDefault="00A127AF" w:rsidP="00EB32B2">
      <w:r>
        <w:t xml:space="preserve">The current </w:t>
      </w:r>
      <w:r w:rsidR="0058760D">
        <w:t>pipeline</w:t>
      </w:r>
      <w:r>
        <w:t xml:space="preserve"> would require extensive modification to be able to meet the</w:t>
      </w:r>
      <w:r w:rsidR="00BC2E33">
        <w:t xml:space="preserve"> requirements of this scenario, with the addition of sending facial images to </w:t>
      </w:r>
      <w:r w:rsidR="000B1325">
        <w:t>server-side</w:t>
      </w:r>
      <w:r w:rsidR="00BC2E33">
        <w:t xml:space="preserve"> processes that could then perform facial recognition against an existing database of criminal faces. Regardless of the extensive modification, the </w:t>
      </w:r>
      <w:r w:rsidR="0058760D">
        <w:t>pipeline</w:t>
      </w:r>
      <w:r w:rsidR="00BC2E33">
        <w:t xml:space="preserve"> would still be able to support this kind of large </w:t>
      </w:r>
      <w:r w:rsidR="003C13EA">
        <w:t>modification</w:t>
      </w:r>
      <w:r w:rsidR="00BC2E33">
        <w:t xml:space="preserve"> due to its modular design a</w:t>
      </w:r>
      <w:r w:rsidR="000B1325">
        <w:t>nd distributed messaging layer; the decoupled architecture implemented</w:t>
      </w:r>
      <w:r w:rsidR="00BC2E33">
        <w:t xml:space="preserve"> enables new services to communicate with </w:t>
      </w:r>
      <w:r w:rsidR="000B1325">
        <w:t>current</w:t>
      </w:r>
      <w:r w:rsidR="00BC2E33">
        <w:t xml:space="preserve"> </w:t>
      </w:r>
      <w:r w:rsidR="000B1325">
        <w:t>services, without the modification of existing services</w:t>
      </w:r>
      <w:r w:rsidR="00BC2E33">
        <w:t xml:space="preserve">. Thus, we can still conclude the </w:t>
      </w:r>
      <w:r w:rsidR="0058760D">
        <w:t>pipelines</w:t>
      </w:r>
      <w:r w:rsidR="00BC2E33">
        <w:t xml:space="preserve"> flexibility provides a large benefit to Police operations that may r</w:t>
      </w:r>
      <w:r w:rsidR="003C13EA">
        <w:t>equire very intricate use cases.</w:t>
      </w:r>
    </w:p>
    <w:p w:rsidR="00BC2E33" w:rsidRDefault="00BC2E33" w:rsidP="00EB32B2">
      <w:bookmarkStart w:id="67" w:name="_Toc512166761"/>
      <w:r w:rsidRPr="00BC2E33">
        <w:rPr>
          <w:rStyle w:val="Heading3Char"/>
        </w:rPr>
        <w:t>5.2.5 Time Critical Crimes</w:t>
      </w:r>
      <w:bookmarkEnd w:id="67"/>
      <w:r>
        <w:t xml:space="preserve"> are often the most serious, such as kidnappings, where the speed in which the Police can process all information and act directly effects like likelihood of a </w:t>
      </w:r>
      <w:r w:rsidR="000B1325">
        <w:t>victim’s</w:t>
      </w:r>
      <w:r>
        <w:t xml:space="preserve"> survival. Within this domain, the stakeholder presented the value the analytics pipeline could have in processing video feeds pertinent to </w:t>
      </w:r>
      <w:r w:rsidR="000B1325">
        <w:t>a time critical</w:t>
      </w:r>
      <w:r>
        <w:t xml:space="preserve"> investigation. With the pipeline used to process all </w:t>
      </w:r>
      <w:r w:rsidR="002E6432">
        <w:t xml:space="preserve">available </w:t>
      </w:r>
      <w:r>
        <w:t>video</w:t>
      </w:r>
      <w:r w:rsidR="002E6432">
        <w:t xml:space="preserve"> footage</w:t>
      </w:r>
      <w:r>
        <w:t>, it could flag</w:t>
      </w:r>
      <w:r w:rsidR="000B1325">
        <w:t xml:space="preserve"> anomalous behaviors witnessed</w:t>
      </w:r>
      <w:r w:rsidR="009A7AB9">
        <w:t>,</w:t>
      </w:r>
      <w:r w:rsidR="000B1325">
        <w:t xml:space="preserve"> </w:t>
      </w:r>
      <w:r>
        <w:t>allowing the Police to immediately</w:t>
      </w:r>
      <w:r w:rsidR="002E6432">
        <w:t xml:space="preserve"> playback these incidents, vastly reducing the amount of time </w:t>
      </w:r>
      <w:r w:rsidR="002E6432">
        <w:lastRenderedPageBreak/>
        <w:t xml:space="preserve">spent watching CCTV feeds before a viable lead is detected. This allows the Police to act significantly faster and, if </w:t>
      </w:r>
      <w:r w:rsidR="00F87D79">
        <w:t>no</w:t>
      </w:r>
      <w:r w:rsidR="002E6432">
        <w:t xml:space="preserve"> leads are detected, </w:t>
      </w:r>
      <w:r w:rsidR="000B1325">
        <w:t>does not waste a large amount of man power which could otherwise be spent in other avenues of investigation.</w:t>
      </w:r>
    </w:p>
    <w:p w:rsidR="002E6432" w:rsidRPr="00EB32B2" w:rsidRDefault="006413CE" w:rsidP="00EB32B2">
      <w:r>
        <w:t xml:space="preserve">The </w:t>
      </w:r>
      <w:r w:rsidR="0058760D">
        <w:t>pipeline</w:t>
      </w:r>
      <w:r>
        <w:t xml:space="preserve"> would be able to meet the use case described with a small modification to the video processing service, allowing it to process video at a rate faster than the video was recorded. The pipeline deployment scripts can be utilized to deploy extensive infrastructure for each service, allowing for the largest throughput to be achieved</w:t>
      </w:r>
      <w:r w:rsidR="00F87D79">
        <w:t xml:space="preserve"> in order to reduce the amount of time spent processing the video footage</w:t>
      </w:r>
      <w:r>
        <w:t xml:space="preserve">. This use case specifically shows the power of the </w:t>
      </w:r>
      <w:r w:rsidR="0058760D">
        <w:t>pipelines</w:t>
      </w:r>
      <w:r>
        <w:t xml:space="preserve"> modularity, allowing for its pre-existing services to be used for use cases outside of the original design. This deployment of the pipeline could allow for Police to act faster during kidnappings, improving the likelihood of victims being returned to their families. </w:t>
      </w:r>
    </w:p>
    <w:p w:rsidR="00744B4D" w:rsidRDefault="00744B4D" w:rsidP="00744B4D">
      <w:pPr>
        <w:pStyle w:val="Heading2"/>
      </w:pPr>
      <w:bookmarkStart w:id="68" w:name="_Toc512166762"/>
      <w:r>
        <w:t>5.3 Evaluating System Impact</w:t>
      </w:r>
      <w:bookmarkEnd w:id="68"/>
    </w:p>
    <w:p w:rsidR="006413CE" w:rsidRDefault="006413CE" w:rsidP="006413CE">
      <w:r>
        <w:t>Given the presented use cases from the stakeholder, it is apparent that the pipeline could either directly be deployed to or, with modification, enable an extensive set of features that</w:t>
      </w:r>
      <w:r w:rsidR="006C20B0">
        <w:t xml:space="preserve"> could aid the UK Police Force. </w:t>
      </w:r>
    </w:p>
    <w:p w:rsidR="004E0452" w:rsidRDefault="006C20B0" w:rsidP="006413CE">
      <w:r>
        <w:t xml:space="preserve">When evaluating the primary benefits of the pipeline it is apparent that the modular design </w:t>
      </w:r>
      <w:r w:rsidR="00F87D79">
        <w:t>brings</w:t>
      </w:r>
      <w:r>
        <w:t xml:space="preserve"> </w:t>
      </w:r>
      <w:r w:rsidR="00F87D79">
        <w:t>the</w:t>
      </w:r>
      <w:r>
        <w:t xml:space="preserve"> flexibility required to meet bespoke use cases</w:t>
      </w:r>
      <w:r w:rsidR="00F87D79">
        <w:t>, while sharing common functionality between applications, reducing the development time and cost in deploying the pipeline to production</w:t>
      </w:r>
      <w:r>
        <w:t>. The stakeholder</w:t>
      </w:r>
      <w:r w:rsidR="00E462CB">
        <w:t xml:space="preserve">, </w:t>
      </w:r>
      <w:r w:rsidR="00E462CB">
        <w:t>when referring to the ability to deploy individual services within the pipeline</w:t>
      </w:r>
      <w:r w:rsidR="00E462CB">
        <w:t>,</w:t>
      </w:r>
      <w:r>
        <w:t xml:space="preserve"> stated that the pipeline “would give great flexibility i</w:t>
      </w:r>
      <w:r w:rsidR="00E462CB">
        <w:t>n where we could use the system”</w:t>
      </w:r>
      <w:r>
        <w:t xml:space="preserve">. Furthermore, the stakeholder presented that </w:t>
      </w:r>
      <w:r w:rsidR="00316F60">
        <w:t>a large problem with CCTV the Police Force faces is with data collection and storage, with video often having to be downloaded in real-time. As the pipeline aggregates all data it alleviates</w:t>
      </w:r>
      <w:r w:rsidR="004E0452">
        <w:t xml:space="preserve"> the problem of data </w:t>
      </w:r>
      <w:r w:rsidR="004E0452">
        <w:lastRenderedPageBreak/>
        <w:t xml:space="preserve">collection, extracting the necessary information from the video feed and making it immediately accessible to the Police. However, it does not have a solution to the storage of the raw video footage itself, and this is a constraining point on the current system. </w:t>
      </w:r>
    </w:p>
    <w:p w:rsidR="00E462CB" w:rsidRDefault="004E0452" w:rsidP="006413CE">
      <w:r>
        <w:t>Therefore, concluding on the stakeholder evaluation, the proposed analytics pipeline design and implementation would provide signific</w:t>
      </w:r>
      <w:r w:rsidR="00F87D79">
        <w:t>ant benefit to the Police Force.</w:t>
      </w:r>
      <w:r>
        <w:t xml:space="preserve"> </w:t>
      </w:r>
      <w:r w:rsidR="00F87D79">
        <w:t>Looking to the future, the stakeholder suggested</w:t>
      </w:r>
      <w:r>
        <w:t xml:space="preserve"> that the system would </w:t>
      </w:r>
      <w:r w:rsidR="009A7AB9">
        <w:t xml:space="preserve">currently </w:t>
      </w:r>
      <w:r>
        <w:t>be suitable for lar</w:t>
      </w:r>
      <w:r w:rsidR="00F87D79">
        <w:t>ge metropolitan areas.</w:t>
      </w:r>
      <w:r>
        <w:t xml:space="preserve"> </w:t>
      </w:r>
      <w:r w:rsidR="00F87D79">
        <w:t>However,</w:t>
      </w:r>
      <w:r>
        <w:t xml:space="preserve"> further work</w:t>
      </w:r>
      <w:r w:rsidR="00E462CB">
        <w:t xml:space="preserve"> would be needed</w:t>
      </w:r>
      <w:r>
        <w:t xml:space="preserve"> </w:t>
      </w:r>
      <w:r w:rsidR="00E462CB">
        <w:t>with regards to producing more</w:t>
      </w:r>
      <w:r>
        <w:t xml:space="preserve"> specific models </w:t>
      </w:r>
      <w:r w:rsidR="00E462CB">
        <w:t>for</w:t>
      </w:r>
      <w:r>
        <w:t xml:space="preserve"> </w:t>
      </w:r>
      <w:r w:rsidR="008E1FFE">
        <w:t xml:space="preserve">the identification of </w:t>
      </w:r>
      <w:r>
        <w:t xml:space="preserve">particular criminal activities </w:t>
      </w:r>
      <w:r w:rsidR="00E462CB">
        <w:t>if the pipeline was to be deployed</w:t>
      </w:r>
      <w:r>
        <w:t xml:space="preserve"> to more rural </w:t>
      </w:r>
      <w:r w:rsidR="00E462CB">
        <w:t>areas</w:t>
      </w:r>
      <w:r>
        <w:t>. Further to this, the stakeholder stated that he was unaware of any existing solutions offering similar services to the Police force</w:t>
      </w:r>
      <w:r w:rsidR="00221AF4">
        <w:t xml:space="preserve">, and that the software’s free license and open hosting make it an extremely desirable avenue for the Police to pursue. </w:t>
      </w:r>
    </w:p>
    <w:p w:rsidR="00E462CB" w:rsidRDefault="00E462CB" w:rsidP="006413CE">
      <w:r>
        <w:t xml:space="preserve">This evaluation, coupled with the use case demonstrating the approachability and physical development </w:t>
      </w:r>
      <w:r w:rsidR="008E1FFE">
        <w:t>of</w:t>
      </w:r>
      <w:r>
        <w:t xml:space="preserve"> the </w:t>
      </w:r>
      <w:r w:rsidR="008E1FFE">
        <w:t>analytics</w:t>
      </w:r>
      <w:r>
        <w:t xml:space="preserve"> pipeline, aims to show how the pipeline could support a large variety of surveillance operations. Bringing the benefit of modular design and reusability, the pipeline is adaptable to all stated use cases with a minimal amount of modification, reducing the cost and time to deployment of smart surveillance </w:t>
      </w:r>
      <w:r w:rsidR="0061513E">
        <w:t>systems.</w:t>
      </w:r>
    </w:p>
    <w:p w:rsidR="009B4A3A" w:rsidRDefault="009B4A3A" w:rsidP="006413CE"/>
    <w:p w:rsidR="009B4A3A" w:rsidRDefault="009B4A3A" w:rsidP="006413CE"/>
    <w:p w:rsidR="009B4A3A" w:rsidRDefault="009B4A3A" w:rsidP="006413CE"/>
    <w:p w:rsidR="009B4A3A" w:rsidRDefault="009B4A3A" w:rsidP="006413CE"/>
    <w:p w:rsidR="006C20B0" w:rsidRPr="006413CE" w:rsidRDefault="006C20B0" w:rsidP="00F87D79">
      <w:pPr>
        <w:ind w:firstLine="0"/>
      </w:pPr>
    </w:p>
    <w:p w:rsidR="00D50F44" w:rsidRDefault="00394BD8" w:rsidP="00A5409D">
      <w:pPr>
        <w:pStyle w:val="Heading1"/>
        <w:numPr>
          <w:ilvl w:val="0"/>
          <w:numId w:val="19"/>
        </w:numPr>
      </w:pPr>
      <w:bookmarkStart w:id="69" w:name="_Toc512166763"/>
      <w:r>
        <w:lastRenderedPageBreak/>
        <w:t>Discussion and Conclusion</w:t>
      </w:r>
      <w:bookmarkEnd w:id="69"/>
    </w:p>
    <w:p w:rsidR="00D50F44" w:rsidRDefault="00D50F44" w:rsidP="00D50F44">
      <w:pPr>
        <w:pStyle w:val="Heading2"/>
      </w:pPr>
      <w:bookmarkStart w:id="70" w:name="_Toc512166764"/>
      <w:r>
        <w:t>5.1 Summary</w:t>
      </w:r>
      <w:bookmarkEnd w:id="70"/>
    </w:p>
    <w:p w:rsidR="00DB5083" w:rsidRDefault="00DB5083" w:rsidP="00DB5083">
      <w:r>
        <w:t xml:space="preserve">Within this </w:t>
      </w:r>
      <w:r w:rsidR="00825493">
        <w:t>dissertation</w:t>
      </w:r>
      <w:r>
        <w:t xml:space="preserve"> and the supporting work, a proposed real-time video processing pipeline has been architected</w:t>
      </w:r>
      <w:r w:rsidR="00892589">
        <w:t xml:space="preserve"> and implemented</w:t>
      </w:r>
      <w:r>
        <w:t xml:space="preserve">, with the aim of being extendable and scalable. An initial implementation has been produced, along with a use case evaluation of how to adopt 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r w:rsidR="003730F1">
        <w:t>Once implemented, a viable stakeholder with relevant experience within the UK Police Force was consulted to deem the pipelines ability to improve current surveillance operations.</w:t>
      </w:r>
    </w:p>
    <w:p w:rsidR="009035EC" w:rsidRDefault="009035EC" w:rsidP="009035EC">
      <w:pPr>
        <w:pStyle w:val="Heading2"/>
      </w:pPr>
      <w:bookmarkStart w:id="71" w:name="_Toc512166765"/>
      <w:r>
        <w:t>5.2 Discussion</w:t>
      </w:r>
      <w:bookmarkEnd w:id="71"/>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w:t>
      </w:r>
      <w:r w:rsidR="003D720A">
        <w:t>ty, on the technologies adopted</w:t>
      </w:r>
      <w:r w:rsidR="001D4A74">
        <w:t xml:space="preserve"> and not to their specific use within this pipeline, and therefore a true conclusion of scalability still needs to be achieved.</w:t>
      </w:r>
    </w:p>
    <w:p w:rsidR="00AB53BC" w:rsidRDefault="00AB53BC" w:rsidP="00AB53BC">
      <w:r>
        <w:t xml:space="preserve">The pipeline has been seen to improve on existing work in its application </w:t>
      </w:r>
      <w:r w:rsidR="000C1C25">
        <w:t>through its technology agnostic architecture, achieve through its distributed messaging layer provided by Apache Kafka</w:t>
      </w:r>
      <w:r>
        <w:t xml:space="preserve">. Also, the use of Edge Computing to extract the meta-data information required by downstream processes, rather than streaming the raw video to the messaging layer, allows for a </w:t>
      </w:r>
      <w:r>
        <w:lastRenderedPageBreak/>
        <w:t xml:space="preserve">high throughput and optimization of the analytics pipeline. This is something unseen in previous </w:t>
      </w:r>
      <w:r w:rsidR="0017344C">
        <w:t>work and</w:t>
      </w:r>
      <w:r>
        <w:t xml:space="preserve"> allows our pipeline to have </w:t>
      </w:r>
      <w:r w:rsidR="00C4319B">
        <w:t xml:space="preserve">a </w:t>
      </w:r>
      <w:r w:rsidR="008B7CB2">
        <w:t>reduction in the</w:t>
      </w:r>
      <w:r w:rsidR="00C4319B">
        <w:t xml:space="preserve"> </w:t>
      </w:r>
      <w:r w:rsidR="008B7CB2">
        <w:t>size</w:t>
      </w:r>
      <w:r w:rsidR="00C4319B">
        <w:t xml:space="preserve"> of data transferred within it</w:t>
      </w:r>
      <w:r>
        <w:t xml:space="preserve">, </w:t>
      </w:r>
      <w:r w:rsidR="00C4319B">
        <w:t>enabling the optimization of deployed infrastructure</w:t>
      </w:r>
      <w:r>
        <w:t>.</w:t>
      </w:r>
    </w:p>
    <w:p w:rsidR="00EF6A63" w:rsidRDefault="00551C17" w:rsidP="00EF6A63">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E51345">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4]", "plainTextFormattedCitation" : "[44]", "previouslyFormattedCitation" : "[44]" }, "properties" : { "noteIndex" : 0 }, "schema" : "https://github.com/citation-style-language/schema/raw/master/csl-citation.json" }</w:instrText>
      </w:r>
      <w:r>
        <w:fldChar w:fldCharType="separate"/>
      </w:r>
      <w:r w:rsidR="00156CA1" w:rsidRPr="00156CA1">
        <w:rPr>
          <w:noProof/>
        </w:rPr>
        <w:t>[44]</w:t>
      </w:r>
      <w:r>
        <w:fldChar w:fldCharType="end"/>
      </w:r>
      <w:r>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t xml:space="preserve"> pipeline deploys modestly powered machines, without GPU functionality, and therefore the pipeline may become too expensive to run on a Cloud environment if a deep </w:t>
      </w:r>
      <w:r w:rsidR="00EF6A63">
        <w:t>learning-based</w:t>
      </w:r>
      <w:r>
        <w:t xml:space="preserve"> model is adopted. However, with the use of Edge Computing, GPU hardware could be deployed physically within the surveillance ca</w:t>
      </w:r>
      <w:r w:rsidR="00AB53BC">
        <w:t>mera network, and the results of processing the video could then be fed downstream to a Cloud based analytics pipeline. This may hinder the adoption process of the analytics pipeline though, as specific hardware requirements now have to be dep</w:t>
      </w:r>
      <w:r w:rsidR="00EF6A63">
        <w:t>loyed to surveillance networks.</w:t>
      </w:r>
    </w:p>
    <w:p w:rsidR="00DB5083" w:rsidRDefault="009035EC" w:rsidP="00DB5083">
      <w:pPr>
        <w:pStyle w:val="Heading2"/>
      </w:pPr>
      <w:bookmarkStart w:id="72" w:name="_Toc512166766"/>
      <w:r>
        <w:t>5.3</w:t>
      </w:r>
      <w:r w:rsidR="00DB5083">
        <w:t xml:space="preserve"> Objectives Met</w:t>
      </w:r>
      <w:bookmarkEnd w:id="72"/>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A7B08" w:rsidP="00DA7B08">
      <w:bookmarkStart w:id="73" w:name="_Toc512166767"/>
      <w:r>
        <w:rPr>
          <w:rStyle w:val="Heading3Char"/>
        </w:rPr>
        <w:lastRenderedPageBreak/>
        <w:t xml:space="preserve">5.2.1 </w:t>
      </w:r>
      <w:r w:rsidRPr="00DA7B08">
        <w:rPr>
          <w:rStyle w:val="Heading3Char"/>
        </w:rPr>
        <w:t>Objective One</w:t>
      </w:r>
      <w:bookmarkEnd w:id="73"/>
      <w:r>
        <w:t xml:space="preserve">: </w:t>
      </w:r>
      <w:r w:rsidR="00D45B12" w:rsidRPr="00512DFE">
        <w:rPr>
          <w:rFonts w:cstheme="minorHAnsi"/>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w:t>
      </w:r>
      <w:r w:rsidR="00EF6A63">
        <w:t>within its</w:t>
      </w:r>
      <w:r>
        <w:t xml:space="preserve"> processing stages. </w:t>
      </w:r>
      <w:r w:rsidR="00512DFE">
        <w:t>Additionally</w:t>
      </w:r>
      <w:r w:rsidR="00A72E93">
        <w:t xml:space="preserv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r w:rsidR="00512DFE">
        <w:t xml:space="preserve"> This was accomplished through the study of real-time analytics pipelines successfully deployed to other domains, such as log and message aggregation.</w:t>
      </w:r>
    </w:p>
    <w:p w:rsidR="00A72E93" w:rsidRPr="00656AB7" w:rsidRDefault="00A72E93" w:rsidP="00A72E93">
      <w:pPr>
        <w:rPr>
          <w:rFonts w:cstheme="minorHAnsi"/>
        </w:rPr>
      </w:pPr>
      <w:bookmarkStart w:id="74" w:name="_Toc512166768"/>
      <w:r w:rsidRPr="00A72E93">
        <w:rPr>
          <w:rStyle w:val="Heading3Char"/>
        </w:rPr>
        <w:t>5.2.2 Objective Two</w:t>
      </w:r>
      <w:bookmarkEnd w:id="74"/>
      <w:r>
        <w:t xml:space="preserve">: </w:t>
      </w:r>
      <w:r w:rsidR="00D45B12" w:rsidRPr="002E1629">
        <w:rPr>
          <w:rFonts w:cstheme="minorHAnsi"/>
          <w:color w:val="000000" w:themeColor="text1"/>
          <w:kern w:val="0"/>
        </w:rPr>
        <w:t>D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w:t>
      </w:r>
      <w:r w:rsidR="00EF6A63">
        <w:t xml:space="preserve"> techniques</w:t>
      </w:r>
      <w:r>
        <w:t xml:space="preserve"> that are able to convert</w:t>
      </w:r>
      <w:r w:rsidR="00823863">
        <w:t xml:space="preserve"> raw video into video annotations that can be consumed by downstream processes. Downstream processes are independent of each other and consist of activity detection </w:t>
      </w:r>
      <w:r w:rsidR="00EF6A63">
        <w:t>including models for;</w:t>
      </w:r>
      <w:r w:rsidR="00823863">
        <w:t xml:space="preserve"> </w:t>
      </w:r>
      <w:r w:rsidR="00EF6A63">
        <w:t xml:space="preserve">people </w:t>
      </w:r>
      <w:r w:rsidR="00823863">
        <w:t xml:space="preserve">standing, </w:t>
      </w:r>
      <w:r w:rsidR="00EF6A63">
        <w:t xml:space="preserve">people </w:t>
      </w:r>
      <w:r w:rsidR="00823863">
        <w:t xml:space="preserve">walking, </w:t>
      </w:r>
      <w:r w:rsidR="00EF6A63">
        <w:t xml:space="preserve">people </w:t>
      </w:r>
      <w:r w:rsidR="00823863">
        <w:t xml:space="preserve">running, </w:t>
      </w:r>
      <w:r w:rsidR="00EF6A63">
        <w:t xml:space="preserve">cars </w:t>
      </w:r>
      <w:r w:rsidR="00823863">
        <w:t xml:space="preserve">parked and </w:t>
      </w:r>
      <w:r w:rsidR="00EF6A63">
        <w:t xml:space="preserve">cars </w:t>
      </w:r>
      <w:r w:rsidR="00823863">
        <w:t xml:space="preserve">driving.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w:t>
      </w:r>
      <w:r w:rsidR="00823863">
        <w:lastRenderedPageBreak/>
        <w:t xml:space="preserve">bespoke use cases. The </w:t>
      </w:r>
      <w:r w:rsidR="00365C21">
        <w:t>analytics pipeline</w:t>
      </w:r>
      <w:r w:rsidR="00823863">
        <w:t xml:space="preserve"> is built upon distributed technologies; Apache Kafka, Apache Flink, Apache Spark, allowing for large scale applications to be supported. This combination of features allows me to conclude that this objective was fully met. </w:t>
      </w:r>
    </w:p>
    <w:p w:rsidR="006A0489" w:rsidRDefault="00823863" w:rsidP="00A72E93">
      <w:pPr>
        <w:rPr>
          <w:rFonts w:ascii="AppleSystemUIFont" w:hAnsi="AppleSystemUIFont" w:cs="AppleSystemUIFont"/>
          <w:color w:val="353535"/>
          <w:kern w:val="0"/>
        </w:rPr>
      </w:pPr>
      <w:bookmarkStart w:id="75" w:name="_Toc512166769"/>
      <w:r w:rsidRPr="00823863">
        <w:rPr>
          <w:rStyle w:val="Heading3Char"/>
        </w:rPr>
        <w:t>5.2.3 Objective Three</w:t>
      </w:r>
      <w:bookmarkEnd w:id="75"/>
      <w:r>
        <w:t xml:space="preserve">: </w:t>
      </w:r>
      <w:r w:rsidR="006A0489" w:rsidRPr="002E1629">
        <w:rPr>
          <w:rFonts w:cstheme="minorHAnsi"/>
          <w:color w:val="000000" w:themeColor="text1"/>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w:t>
      </w:r>
      <w:r w:rsidR="00EF6A63">
        <w:t>forms a basis for inferring the</w:t>
      </w:r>
      <w:r w:rsidR="009035EC">
        <w:t xml:space="preserve"> pipelines capability </w:t>
      </w:r>
      <w:r w:rsidR="00EF6A63">
        <w:t xml:space="preserve">to integrate </w:t>
      </w:r>
      <w:r w:rsidR="009035EC">
        <w:t>with currently deployed surveillance systems.</w:t>
      </w:r>
    </w:p>
    <w:p w:rsidR="006A0489" w:rsidRDefault="00501E36" w:rsidP="00501E36">
      <w:pPr>
        <w:rPr>
          <w:rFonts w:ascii="AppleSystemUIFont" w:hAnsi="AppleSystemUIFont" w:cs="AppleSystemUIFont"/>
          <w:color w:val="353535"/>
          <w:kern w:val="0"/>
        </w:rPr>
      </w:pPr>
      <w:bookmarkStart w:id="76" w:name="_Toc512166770"/>
      <w:r w:rsidRPr="00501E36">
        <w:rPr>
          <w:rStyle w:val="Heading3Char"/>
        </w:rPr>
        <w:t>5.2.4 Objective Four</w:t>
      </w:r>
      <w:bookmarkEnd w:id="76"/>
      <w:r>
        <w:t xml:space="preserve">: </w:t>
      </w:r>
      <w:r w:rsidR="006A0489" w:rsidRPr="002E1629">
        <w:rPr>
          <w:rFonts w:cstheme="minorHAnsi"/>
          <w:color w:val="000000" w:themeColor="text1"/>
          <w:kern w:val="0"/>
        </w:rPr>
        <w:t>Using the use case defined in objective three, evaluate the pipelines ability to support existing video processing techniques, while meeting bespoke user requirements.</w:t>
      </w:r>
    </w:p>
    <w:p w:rsidR="00501E36" w:rsidRPr="003730F1" w:rsidRDefault="00501E36" w:rsidP="00501E36">
      <w:pPr>
        <w:rPr>
          <w:color w:val="000000" w:themeColor="text1"/>
        </w:rPr>
      </w:pPr>
      <w:r w:rsidRPr="003730F1">
        <w:rPr>
          <w:color w:val="000000" w:themeColor="text1"/>
        </w:rPr>
        <w:t xml:space="preserve">The use case instrumented within this </w:t>
      </w:r>
      <w:r w:rsidR="00825493" w:rsidRPr="003730F1">
        <w:rPr>
          <w:color w:val="000000" w:themeColor="text1"/>
        </w:rPr>
        <w:t>dissertation</w:t>
      </w:r>
      <w:r w:rsidRPr="003730F1">
        <w:rPr>
          <w:color w:val="000000" w:themeColor="text1"/>
        </w:rPr>
        <w:t xml:space="preserve"> enabled the evaluation of the analytics pipeline to provide easy access to data, and proved the components and technologies suggested interacted with each other as expected.</w:t>
      </w:r>
      <w:r w:rsidR="00C9727A" w:rsidRPr="003730F1">
        <w:rPr>
          <w:color w:val="000000" w:themeColor="text1"/>
        </w:rPr>
        <w:t xml:space="preserve"> Accompanying this, the use case showed the development experience when adopting and interacting with the propose pipeline, indicating its approachability for development and ease of use in bespoke circumstances. </w:t>
      </w:r>
      <w:r w:rsidRPr="003730F1">
        <w:rPr>
          <w:color w:val="000000" w:themeColor="text1"/>
        </w:rPr>
        <w:t xml:space="preserve">Furthermore, it proved that the pipeline could be deployed with ease, even with bespoke application requirements. The demonstration of the underlying technologies interoperability and their practical application allows me to conclude this objective was met, however further work needs to be undertaken to prove the </w:t>
      </w:r>
      <w:r w:rsidR="00365C21" w:rsidRPr="003730F1">
        <w:rPr>
          <w:color w:val="000000" w:themeColor="text1"/>
        </w:rPr>
        <w:t>pipelines</w:t>
      </w:r>
      <w:r w:rsidRPr="003730F1">
        <w:rPr>
          <w:color w:val="000000" w:themeColor="text1"/>
        </w:rPr>
        <w:t xml:space="preserve"> operation at scale, which is expanded upon in 5.4 future development.</w:t>
      </w:r>
    </w:p>
    <w:p w:rsidR="006A0489" w:rsidRDefault="00512DFE" w:rsidP="00A72E93">
      <w:pPr>
        <w:rPr>
          <w:rFonts w:cstheme="minorHAnsi"/>
          <w:color w:val="353535"/>
          <w:kern w:val="0"/>
        </w:rPr>
      </w:pPr>
      <w:bookmarkStart w:id="77" w:name="_Toc512166771"/>
      <w:r>
        <w:rPr>
          <w:rStyle w:val="Heading3Char"/>
        </w:rPr>
        <w:lastRenderedPageBreak/>
        <w:t>5.2.5</w:t>
      </w:r>
      <w:r w:rsidR="006A0489" w:rsidRPr="006A0489">
        <w:rPr>
          <w:rStyle w:val="Heading3Char"/>
        </w:rPr>
        <w:t xml:space="preserve"> Objective </w:t>
      </w:r>
      <w:r>
        <w:rPr>
          <w:rStyle w:val="Heading3Char"/>
        </w:rPr>
        <w:t>Five</w:t>
      </w:r>
      <w:bookmarkEnd w:id="77"/>
      <w:r w:rsidR="006A0489">
        <w:t xml:space="preserve">: </w:t>
      </w:r>
      <w:r w:rsidR="006A0489" w:rsidRPr="002E1629">
        <w:rPr>
          <w:rFonts w:cstheme="minorHAnsi"/>
          <w:color w:val="000000" w:themeColor="text1"/>
          <w:kern w:val="0"/>
        </w:rPr>
        <w:t>Evaluate the pipelines applicability to current projects being conducted through by the United Kingdom Police Force, using a directed interview to a viable stakeholder within the organization.</w:t>
      </w:r>
    </w:p>
    <w:p w:rsidR="00BA5AD8" w:rsidRDefault="00BA5AD8" w:rsidP="00A72E93">
      <w:pPr>
        <w:rPr>
          <w:rFonts w:cstheme="minorHAnsi"/>
          <w:color w:val="353535"/>
          <w:kern w:val="0"/>
        </w:rPr>
      </w:pPr>
      <w:r>
        <w:rPr>
          <w:rFonts w:cstheme="minorHAnsi"/>
          <w:color w:val="353535"/>
          <w:kern w:val="0"/>
        </w:rPr>
        <w:t xml:space="preserve">Once the pipeline was developed, it was described and presented to a viable stakeholder with significant experience both in the UK Police Force and the Armed Forces. </w:t>
      </w:r>
      <w:r w:rsidR="007C5ECC">
        <w:rPr>
          <w:rFonts w:cstheme="minorHAnsi"/>
          <w:color w:val="353535"/>
          <w:kern w:val="0"/>
        </w:rPr>
        <w:t>The stakeholder showed a variety of use cases that the pipeline could be applied to, offering significant benefit to current Police operations. This showed how the pipeline could be currently used, and extended for use, displaying the benefits of the pipelines modular design and flexibility to meet the broadest selection of required use cases within the domain of video surveillance.</w:t>
      </w:r>
      <w:r w:rsidR="00512DFE">
        <w:rPr>
          <w:rFonts w:cstheme="minorHAnsi"/>
          <w:color w:val="353535"/>
          <w:kern w:val="0"/>
        </w:rPr>
        <w:t xml:space="preserve"> The pipeline was shown to bring benefits including; the accurate placement of Traffic Officers, the capability to detect criminal activity patterns enabling Police Officers to respond in a faster time, and the batch processing of video so as to highlight points of interest to be investigated within time critical cases.</w:t>
      </w:r>
    </w:p>
    <w:p w:rsidR="00D50F44" w:rsidRDefault="00501E36" w:rsidP="00D50F44">
      <w:pPr>
        <w:pStyle w:val="Heading2"/>
      </w:pPr>
      <w:bookmarkStart w:id="78" w:name="_Toc512166772"/>
      <w:r>
        <w:t>5.4</w:t>
      </w:r>
      <w:r w:rsidR="00D50F44">
        <w:t xml:space="preserve"> Future Development</w:t>
      </w:r>
      <w:bookmarkEnd w:id="78"/>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processing models, such as deep learning based schemas. This would enable proof that the pipeline </w:t>
      </w:r>
      <w:r w:rsidR="00EF6A63">
        <w:t>is able to support features seen within current research areas, including those that contain custom hardware requirements typically not associated with distributed computing</w:t>
      </w:r>
      <w:r>
        <w:t>.</w:t>
      </w:r>
    </w:p>
    <w:p w:rsidR="00F05E43" w:rsidRDefault="00F05E43" w:rsidP="00D50F44">
      <w:r>
        <w:lastRenderedPageBreak/>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 xml:space="preserve">purchase of the equivalent hardware. This would allow for users to see cost savings associated with on premise deployments of infrastructure </w:t>
      </w:r>
      <w:r w:rsidR="00512DFE">
        <w:t xml:space="preserve">in </w:t>
      </w:r>
      <w:r w:rsidR="005F0FE2">
        <w:t xml:space="preserve">contrast to Cloud deployments. </w:t>
      </w:r>
    </w:p>
    <w:p w:rsidR="005F0FE2" w:rsidRDefault="005F0FE2" w:rsidP="00D50F44">
      <w:r>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w:t>
      </w:r>
      <w:r w:rsidR="00A0198B">
        <w:t>From these analytics, a custom dashboard could be created allowing real-time visualizations of the data being produced within the analytics pipeline</w:t>
      </w:r>
      <w:r>
        <w:t>. This would allow for a more unique user experience and allow a greater interface into the data produced.</w:t>
      </w:r>
    </w:p>
    <w:p w:rsidR="005F0FE2"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but also keep the video evidence </w:t>
      </w:r>
      <w:r w:rsidR="00612686">
        <w:t>of the event</w:t>
      </w:r>
      <w:r w:rsidR="00A0198B">
        <w:t xml:space="preserve"> occurring for future reference</w:t>
      </w:r>
      <w:r w:rsidR="00612686">
        <w:t xml:space="preserve"> or refinement of models within the analytics pipeline. </w:t>
      </w:r>
    </w:p>
    <w:p w:rsidR="00FB16D3" w:rsidRDefault="00FB16D3" w:rsidP="00294207">
      <w:r>
        <w:t xml:space="preserve">Taking on possible applications from the UK Police Force evaluating stakeholder, future work towards the integration of new modules including facial recognition and Automatic Number Place Recognition (ANPR) would be extremely beneficial to the pipelines applicability to the Police force. Furthermore, creating event classification models focused on the learning and </w:t>
      </w:r>
      <w:r>
        <w:lastRenderedPageBreak/>
        <w:t>detection of specific criminal activities would allow the p</w:t>
      </w:r>
      <w:r w:rsidR="00294207">
        <w:t>ipelines deployment to targeted Police operations outside of metropolitan areas.</w:t>
      </w:r>
    </w:p>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Pr="00D50F44" w:rsidRDefault="009F1EDD" w:rsidP="00294207"/>
    <w:p w:rsidR="00DA5703" w:rsidRPr="00C90569" w:rsidRDefault="00DA5703" w:rsidP="003B5643">
      <w:pPr>
        <w:pStyle w:val="Heading1"/>
        <w:numPr>
          <w:ilvl w:val="0"/>
          <w:numId w:val="19"/>
        </w:numPr>
      </w:pPr>
      <w:bookmarkStart w:id="79" w:name="_Toc512166773"/>
      <w:r>
        <w:lastRenderedPageBreak/>
        <w:t>References</w:t>
      </w:r>
      <w:bookmarkEnd w:id="79"/>
    </w:p>
    <w:p w:rsidR="00E51345" w:rsidRPr="00E51345" w:rsidRDefault="00DA5703" w:rsidP="00E51345">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E51345" w:rsidRPr="00E51345">
        <w:rPr>
          <w:rFonts w:ascii="Times New Roman" w:hAnsi="Times New Roman" w:cs="Times New Roman"/>
          <w:noProof/>
        </w:rPr>
        <w:t>[1]</w:t>
      </w:r>
      <w:r w:rsidR="00E51345" w:rsidRPr="00E51345">
        <w:rPr>
          <w:rFonts w:ascii="Times New Roman" w:hAnsi="Times New Roman" w:cs="Times New Roman"/>
          <w:noProof/>
        </w:rPr>
        <w:tab/>
        <w:t xml:space="preserve">T. Reeve, “How many cameras in the UK? Only 1.85 million, claims ACPO lead on CCTV,” </w:t>
      </w:r>
      <w:r w:rsidR="00E51345" w:rsidRPr="00E51345">
        <w:rPr>
          <w:rFonts w:ascii="Times New Roman" w:hAnsi="Times New Roman" w:cs="Times New Roman"/>
          <w:i/>
          <w:iCs/>
          <w:noProof/>
        </w:rPr>
        <w:t>CCTV Image magazine</w:t>
      </w:r>
      <w:r w:rsidR="00E51345" w:rsidRPr="00E51345">
        <w:rPr>
          <w:rFonts w:ascii="Times New Roman" w:hAnsi="Times New Roman" w:cs="Times New Roman"/>
          <w:noProof/>
        </w:rPr>
        <w:t>, 2011. [Online]. Available: http://www.securitynewsdesk.com/2011/03/01/how-many-cctv-cameras-in-the-uk/.</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w:t>
      </w:r>
      <w:r w:rsidRPr="00E51345">
        <w:rPr>
          <w:rFonts w:ascii="Times New Roman" w:hAnsi="Times New Roman" w:cs="Times New Roman"/>
          <w:noProof/>
        </w:rPr>
        <w:tab/>
        <w:t xml:space="preserve">B. C. Welsh and D. P. Farrington, “Public area CCTV and crime prevention: An updated systematic review and meta-analysis,” </w:t>
      </w:r>
      <w:r w:rsidRPr="00E51345">
        <w:rPr>
          <w:rFonts w:ascii="Times New Roman" w:hAnsi="Times New Roman" w:cs="Times New Roman"/>
          <w:i/>
          <w:iCs/>
          <w:noProof/>
        </w:rPr>
        <w:t>Justice Quarterly</w:t>
      </w:r>
      <w:r w:rsidRPr="00E51345">
        <w:rPr>
          <w:rFonts w:ascii="Times New Roman" w:hAnsi="Times New Roman" w:cs="Times New Roman"/>
          <w:noProof/>
        </w:rPr>
        <w:t>, vol. 26, no. 4. pp. 716–745,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w:t>
      </w:r>
      <w:r w:rsidRPr="00E51345">
        <w:rPr>
          <w:rFonts w:ascii="Times New Roman" w:hAnsi="Times New Roman" w:cs="Times New Roman"/>
          <w:noProof/>
        </w:rPr>
        <w:tab/>
        <w:t xml:space="preserve">J. M. Caplan, L. W. Kennedy, and G. Petrossian, “Police-monitored CCTV cameras in Newark, NJ: A quasi-experimental test of crime deterrence,” </w:t>
      </w:r>
      <w:r w:rsidRPr="00E51345">
        <w:rPr>
          <w:rFonts w:ascii="Times New Roman" w:hAnsi="Times New Roman" w:cs="Times New Roman"/>
          <w:i/>
          <w:iCs/>
          <w:noProof/>
        </w:rPr>
        <w:t>J. Exp. Criminol.</w:t>
      </w:r>
      <w:r w:rsidRPr="00E51345">
        <w:rPr>
          <w:rFonts w:ascii="Times New Roman" w:hAnsi="Times New Roman" w:cs="Times New Roman"/>
          <w:noProof/>
        </w:rPr>
        <w:t>, vol. 7, no. 3, pp. 255–274, 201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w:t>
      </w:r>
      <w:r w:rsidRPr="00E51345">
        <w:rPr>
          <w:rFonts w:ascii="Times New Roman" w:hAnsi="Times New Roman" w:cs="Times New Roman"/>
          <w:noProof/>
        </w:rPr>
        <w:tab/>
        <w:t xml:space="preserve">S. J. McLean, R. E. Worden, and M. S. Kim, “Here’s Looking at You: An Evaluation of Public CCTV Cameras and Their Effects on Crime and Disorder,” </w:t>
      </w:r>
      <w:r w:rsidRPr="00E51345">
        <w:rPr>
          <w:rFonts w:ascii="Times New Roman" w:hAnsi="Times New Roman" w:cs="Times New Roman"/>
          <w:i/>
          <w:iCs/>
          <w:noProof/>
        </w:rPr>
        <w:t>Crim. Justice Rev.</w:t>
      </w:r>
      <w:r w:rsidRPr="00E51345">
        <w:rPr>
          <w:rFonts w:ascii="Times New Roman" w:hAnsi="Times New Roman" w:cs="Times New Roman"/>
          <w:noProof/>
        </w:rPr>
        <w:t>, vol. 38, no. 3, pp. 303–334, 2013.</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5]</w:t>
      </w:r>
      <w:r w:rsidRPr="00E51345">
        <w:rPr>
          <w:rFonts w:ascii="Times New Roman" w:hAnsi="Times New Roman" w:cs="Times New Roman"/>
          <w:noProof/>
        </w:rPr>
        <w:tab/>
        <w:t>S. Yard, “CCTV in Homicide Investigations,” 2010. [Online]. Available: https://goo.gl/oS5Tgn. [Accessed: 15-Nov-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6]</w:t>
      </w:r>
      <w:r w:rsidRPr="00E51345">
        <w:rPr>
          <w:rFonts w:ascii="Times New Roman" w:hAnsi="Times New Roman" w:cs="Times New Roman"/>
          <w:noProof/>
        </w:rPr>
        <w:tab/>
        <w:t xml:space="preserve">E. L. Piza, J. M. Caplan, and L. W. Kennedy, “Analyzing the Influence of Micro-Level Factors on CCTV Camera Effect,” </w:t>
      </w:r>
      <w:r w:rsidRPr="00E51345">
        <w:rPr>
          <w:rFonts w:ascii="Times New Roman" w:hAnsi="Times New Roman" w:cs="Times New Roman"/>
          <w:i/>
          <w:iCs/>
          <w:noProof/>
        </w:rPr>
        <w:t>J. Quant. Criminol.</w:t>
      </w:r>
      <w:r w:rsidRPr="00E51345">
        <w:rPr>
          <w:rFonts w:ascii="Times New Roman" w:hAnsi="Times New Roman" w:cs="Times New Roman"/>
          <w:noProof/>
        </w:rPr>
        <w:t>, vol. 30, no. 2, pp. 237–264, 2014.</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7]</w:t>
      </w:r>
      <w:r w:rsidRPr="00E51345">
        <w:rPr>
          <w:rFonts w:ascii="Times New Roman" w:hAnsi="Times New Roman" w:cs="Times New Roman"/>
          <w:noProof/>
        </w:rPr>
        <w:tab/>
        <w:t xml:space="preserve">S. Germain, “A prosperous ‘business’: The success of CCTV through the eyes of international literature,” </w:t>
      </w:r>
      <w:r w:rsidRPr="00E51345">
        <w:rPr>
          <w:rFonts w:ascii="Times New Roman" w:hAnsi="Times New Roman" w:cs="Times New Roman"/>
          <w:i/>
          <w:iCs/>
          <w:noProof/>
        </w:rPr>
        <w:t>Surveill. Soc.</w:t>
      </w:r>
      <w:r w:rsidRPr="00E51345">
        <w:rPr>
          <w:rFonts w:ascii="Times New Roman" w:hAnsi="Times New Roman" w:cs="Times New Roman"/>
          <w:noProof/>
        </w:rPr>
        <w:t>, vol. 11, no. 1–2, pp. 134–147, 2013.</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8]</w:t>
      </w:r>
      <w:r w:rsidRPr="00E51345">
        <w:rPr>
          <w:rFonts w:ascii="Times New Roman" w:hAnsi="Times New Roman" w:cs="Times New Roman"/>
          <w:noProof/>
        </w:rPr>
        <w:tab/>
        <w:t>Nimish Sawant, “Smart City projects need CCTV video surveillance standards to ensure future stability of data, say experts,” 2017. .</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9]</w:t>
      </w:r>
      <w:r w:rsidRPr="00E51345">
        <w:rPr>
          <w:rFonts w:ascii="Times New Roman" w:hAnsi="Times New Roman" w:cs="Times New Roman"/>
          <w:noProof/>
        </w:rPr>
        <w:tab/>
        <w:t xml:space="preserve">T. Ahonen, A. Hadid, and M. Pietikäinen, “Face description with local binary patterns: Application to face recognition,” </w:t>
      </w:r>
      <w:r w:rsidRPr="00E51345">
        <w:rPr>
          <w:rFonts w:ascii="Times New Roman" w:hAnsi="Times New Roman" w:cs="Times New Roman"/>
          <w:i/>
          <w:iCs/>
          <w:noProof/>
        </w:rPr>
        <w:t>IEEE Trans. Pattern Anal. Mach. Intell.</w:t>
      </w:r>
      <w:r w:rsidRPr="00E51345">
        <w:rPr>
          <w:rFonts w:ascii="Times New Roman" w:hAnsi="Times New Roman" w:cs="Times New Roman"/>
          <w:noProof/>
        </w:rPr>
        <w:t xml:space="preserve">, vol. 28, no. 12, </w:t>
      </w:r>
      <w:r w:rsidRPr="00E51345">
        <w:rPr>
          <w:rFonts w:ascii="Times New Roman" w:hAnsi="Times New Roman" w:cs="Times New Roman"/>
          <w:noProof/>
        </w:rPr>
        <w:lastRenderedPageBreak/>
        <w:t>pp. 2037–2041, 200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0]</w:t>
      </w:r>
      <w:r w:rsidRPr="00E51345">
        <w:rPr>
          <w:rFonts w:ascii="Times New Roman" w:hAnsi="Times New Roman" w:cs="Times New Roman"/>
          <w:noProof/>
        </w:rPr>
        <w:tab/>
        <w:t xml:space="preserve">Y. Gao, J. Ma, and A. L. Yuille, “Semi-Supervised Sparse Representation Based Classification for Face Recognition with Insufficient Labeled Samples,” </w:t>
      </w:r>
      <w:r w:rsidRPr="00E51345">
        <w:rPr>
          <w:rFonts w:ascii="Times New Roman" w:hAnsi="Times New Roman" w:cs="Times New Roman"/>
          <w:i/>
          <w:iCs/>
          <w:noProof/>
        </w:rPr>
        <w:t>IEEE Trans. Image Process.</w:t>
      </w:r>
      <w:r w:rsidRPr="00E51345">
        <w:rPr>
          <w:rFonts w:ascii="Times New Roman" w:hAnsi="Times New Roman" w:cs="Times New Roman"/>
          <w:noProof/>
        </w:rPr>
        <w:t>, vol. 26, no. 5, pp. 2545–2560, 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1]</w:t>
      </w:r>
      <w:r w:rsidRPr="00E51345">
        <w:rPr>
          <w:rFonts w:ascii="Times New Roman" w:hAnsi="Times New Roman" w:cs="Times New Roman"/>
          <w:noProof/>
        </w:rPr>
        <w:tab/>
        <w:t xml:space="preserve">D. Berchmans and S. S. Kumar, “Optical character recognition: An overview and an insight,” in </w:t>
      </w:r>
      <w:r w:rsidRPr="00E51345">
        <w:rPr>
          <w:rFonts w:ascii="Times New Roman" w:hAnsi="Times New Roman" w:cs="Times New Roman"/>
          <w:i/>
          <w:iCs/>
          <w:noProof/>
        </w:rPr>
        <w:t>2014 International Conference on Control, Instrumentation, Communication and Computational Technologies, ICCICCT 2014</w:t>
      </w:r>
      <w:r w:rsidRPr="00E51345">
        <w:rPr>
          <w:rFonts w:ascii="Times New Roman" w:hAnsi="Times New Roman" w:cs="Times New Roman"/>
          <w:noProof/>
        </w:rPr>
        <w:t>, 2014, pp. 1361–136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2]</w:t>
      </w:r>
      <w:r w:rsidRPr="00E51345">
        <w:rPr>
          <w:rFonts w:ascii="Times New Roman" w:hAnsi="Times New Roman" w:cs="Times New Roman"/>
          <w:noProof/>
        </w:rPr>
        <w:tab/>
        <w:t xml:space="preserve">G. Litjens, T. Kooi, B. E. Bejnordi, A. A. A. Setio, F. Ciompi, M. Ghafoorian, J. A. W. M. van der Laak, B. van Ginneken, and C. I. Sánchez, “A survey on deep learning in medical image analysis,” </w:t>
      </w:r>
      <w:r w:rsidRPr="00E51345">
        <w:rPr>
          <w:rFonts w:ascii="Times New Roman" w:hAnsi="Times New Roman" w:cs="Times New Roman"/>
          <w:i/>
          <w:iCs/>
          <w:noProof/>
        </w:rPr>
        <w:t>Medical Image Analysis</w:t>
      </w:r>
      <w:r w:rsidRPr="00E51345">
        <w:rPr>
          <w:rFonts w:ascii="Times New Roman" w:hAnsi="Times New Roman" w:cs="Times New Roman"/>
          <w:noProof/>
        </w:rPr>
        <w:t>, vol. 42. pp. 60–88, 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3]</w:t>
      </w:r>
      <w:r w:rsidRPr="00E51345">
        <w:rPr>
          <w:rFonts w:ascii="Times New Roman" w:hAnsi="Times New Roman" w:cs="Times New Roman"/>
          <w:noProof/>
        </w:rPr>
        <w:tab/>
        <w:t xml:space="preserve">A. S. Jain and J. M. Kundargi, “Automatic Number Plate Recognition Using Artificial Neural Network,” </w:t>
      </w:r>
      <w:r w:rsidRPr="00E51345">
        <w:rPr>
          <w:rFonts w:ascii="Times New Roman" w:hAnsi="Times New Roman" w:cs="Times New Roman"/>
          <w:i/>
          <w:iCs/>
          <w:noProof/>
        </w:rPr>
        <w:t>Int. Res. J. Eng. Technol.</w:t>
      </w:r>
      <w:r w:rsidRPr="00E51345">
        <w:rPr>
          <w:rFonts w:ascii="Times New Roman" w:hAnsi="Times New Roman" w:cs="Times New Roman"/>
          <w:noProof/>
        </w:rPr>
        <w:t>, pp. 1072–1078,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4]</w:t>
      </w:r>
      <w:r w:rsidRPr="00E51345">
        <w:rPr>
          <w:rFonts w:ascii="Times New Roman" w:hAnsi="Times New Roman" w:cs="Times New Roman"/>
          <w:noProof/>
        </w:rPr>
        <w:tab/>
        <w:t xml:space="preserve">M. Magrini, D. Moroni, G. Palazzese, G. Pieri, G. Leone, and O. Salvetti, “Computer Vision on Embedded Sensors for Traffic Flow Monitoring,” in </w:t>
      </w:r>
      <w:r w:rsidRPr="00E51345">
        <w:rPr>
          <w:rFonts w:ascii="Times New Roman" w:hAnsi="Times New Roman" w:cs="Times New Roman"/>
          <w:i/>
          <w:iCs/>
          <w:noProof/>
        </w:rPr>
        <w:t>IEEE Conference on Intelligent Transportation Systems, Proceedings, ITSC</w:t>
      </w:r>
      <w:r w:rsidRPr="00E51345">
        <w:rPr>
          <w:rFonts w:ascii="Times New Roman" w:hAnsi="Times New Roman" w:cs="Times New Roman"/>
          <w:noProof/>
        </w:rPr>
        <w:t>, 2015, vol. 2015–Octob, pp. 161–16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5]</w:t>
      </w:r>
      <w:r w:rsidRPr="00E51345">
        <w:rPr>
          <w:rFonts w:ascii="Times New Roman" w:hAnsi="Times New Roman" w:cs="Times New Roman"/>
          <w:noProof/>
        </w:rPr>
        <w:tab/>
        <w:t xml:space="preserve">T. Ko, “A survey on behavior analysis in video surveillance for homeland security applications,” </w:t>
      </w:r>
      <w:r w:rsidRPr="00E51345">
        <w:rPr>
          <w:rFonts w:ascii="Times New Roman" w:hAnsi="Times New Roman" w:cs="Times New Roman"/>
          <w:i/>
          <w:iCs/>
          <w:noProof/>
        </w:rPr>
        <w:t>Appl. Imag. Pattern Recognit. Work. 2008. AIPR ’08. 37th IEEE</w:t>
      </w:r>
      <w:r w:rsidRPr="00E51345">
        <w:rPr>
          <w:rFonts w:ascii="Times New Roman" w:hAnsi="Times New Roman" w:cs="Times New Roman"/>
          <w:noProof/>
        </w:rPr>
        <w:t>, pp. 1–8, 200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6]</w:t>
      </w:r>
      <w:r w:rsidRPr="00E51345">
        <w:rPr>
          <w:rFonts w:ascii="Times New Roman" w:hAnsi="Times New Roman" w:cs="Times New Roman"/>
          <w:noProof/>
        </w:rPr>
        <w:tab/>
        <w:t xml:space="preserve">Y. Lecun, Y. Bengio, and G. Hinton, “Deep learning,” </w:t>
      </w:r>
      <w:r w:rsidRPr="00E51345">
        <w:rPr>
          <w:rFonts w:ascii="Times New Roman" w:hAnsi="Times New Roman" w:cs="Times New Roman"/>
          <w:i/>
          <w:iCs/>
          <w:noProof/>
        </w:rPr>
        <w:t>Nature</w:t>
      </w:r>
      <w:r w:rsidRPr="00E51345">
        <w:rPr>
          <w:rFonts w:ascii="Times New Roman" w:hAnsi="Times New Roman" w:cs="Times New Roman"/>
          <w:noProof/>
        </w:rPr>
        <w:t>, vol. 521, no. 7553. pp. 436–444,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7]</w:t>
      </w:r>
      <w:r w:rsidRPr="00E51345">
        <w:rPr>
          <w:rFonts w:ascii="Times New Roman" w:hAnsi="Times New Roman" w:cs="Times New Roman"/>
          <w:noProof/>
        </w:rPr>
        <w:tab/>
        <w:t xml:space="preserve">P. Viola and M. Jones, “Robust real-time object detection,” </w:t>
      </w:r>
      <w:r w:rsidRPr="00E51345">
        <w:rPr>
          <w:rFonts w:ascii="Times New Roman" w:hAnsi="Times New Roman" w:cs="Times New Roman"/>
          <w:i/>
          <w:iCs/>
          <w:noProof/>
        </w:rPr>
        <w:t>Int. J. Comput. Vis.</w:t>
      </w:r>
      <w:r w:rsidRPr="00E51345">
        <w:rPr>
          <w:rFonts w:ascii="Times New Roman" w:hAnsi="Times New Roman" w:cs="Times New Roman"/>
          <w:noProof/>
        </w:rPr>
        <w:t>, vol. 57, no. 2, pp. 137–154, 200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lastRenderedPageBreak/>
        <w:t>[18]</w:t>
      </w:r>
      <w:r w:rsidRPr="00E51345">
        <w:rPr>
          <w:rFonts w:ascii="Times New Roman" w:hAnsi="Times New Roman" w:cs="Times New Roman"/>
          <w:noProof/>
        </w:rPr>
        <w:tab/>
        <w:t>OpenCV, “Facial Detection with Haar Cascades in OpenCV,” 2018. [Online]. Available: https://docs.opencv.org/3.3.0/d7/d8b/tutorial_py_face_detection.html. [Accessed: 30-Jan-201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9]</w:t>
      </w:r>
      <w:r w:rsidRPr="00E51345">
        <w:rPr>
          <w:rFonts w:ascii="Times New Roman" w:hAnsi="Times New Roman" w:cs="Times New Roman"/>
          <w:noProof/>
        </w:rPr>
        <w:tab/>
        <w:t xml:space="preserve">P. a Viola and M. J. Jones, “Fast and Robust Classification using Asymmetric AdaBoost and a Detector Cascade,” </w:t>
      </w:r>
      <w:r w:rsidRPr="00E51345">
        <w:rPr>
          <w:rFonts w:ascii="Times New Roman" w:hAnsi="Times New Roman" w:cs="Times New Roman"/>
          <w:i/>
          <w:iCs/>
          <w:noProof/>
        </w:rPr>
        <w:t>Adv. Neural Inf. Process. Syst.</w:t>
      </w:r>
      <w:r w:rsidRPr="00E51345">
        <w:rPr>
          <w:rFonts w:ascii="Times New Roman" w:hAnsi="Times New Roman" w:cs="Times New Roman"/>
          <w:noProof/>
        </w:rPr>
        <w:t>, no. December, pp. 1311–1318, 200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0]</w:t>
      </w:r>
      <w:r w:rsidRPr="00E51345">
        <w:rPr>
          <w:rFonts w:ascii="Times New Roman" w:hAnsi="Times New Roman" w:cs="Times New Roman"/>
          <w:noProof/>
        </w:rPr>
        <w:tab/>
        <w:t xml:space="preserve">Y. Zhu, N. M. Nayak, and  a K. Roy-Chowdhury, “Context-Aware Activity Recognition and Anomaly Detection in Video,” </w:t>
      </w:r>
      <w:r w:rsidRPr="00E51345">
        <w:rPr>
          <w:rFonts w:ascii="Times New Roman" w:hAnsi="Times New Roman" w:cs="Times New Roman"/>
          <w:i/>
          <w:iCs/>
          <w:noProof/>
        </w:rPr>
        <w:t>Sel. Top. Signal Process. IEEE J.</w:t>
      </w:r>
      <w:r w:rsidRPr="00E51345">
        <w:rPr>
          <w:rFonts w:ascii="Times New Roman" w:hAnsi="Times New Roman" w:cs="Times New Roman"/>
          <w:noProof/>
        </w:rPr>
        <w:t>, vol. 7, no. 1, pp. 91–101, 2013.</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1]</w:t>
      </w:r>
      <w:r w:rsidRPr="00E51345">
        <w:rPr>
          <w:rFonts w:ascii="Times New Roman" w:hAnsi="Times New Roman" w:cs="Times New Roman"/>
          <w:noProof/>
        </w:rPr>
        <w:tab/>
        <w:t xml:space="preserve">B. Baben and S. Belongie, “Visual tracking with online Multiple Instance Learning,” </w:t>
      </w:r>
      <w:r w:rsidRPr="00E51345">
        <w:rPr>
          <w:rFonts w:ascii="Times New Roman" w:hAnsi="Times New Roman" w:cs="Times New Roman"/>
          <w:i/>
          <w:iCs/>
          <w:noProof/>
        </w:rPr>
        <w:t>2009 IEEE Conf. Comput. Vis. Pattern Recognit.</w:t>
      </w:r>
      <w:r w:rsidRPr="00E51345">
        <w:rPr>
          <w:rFonts w:ascii="Times New Roman" w:hAnsi="Times New Roman" w:cs="Times New Roman"/>
          <w:noProof/>
        </w:rPr>
        <w:t>, pp. 983–990,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2]</w:t>
      </w:r>
      <w:r w:rsidRPr="00E51345">
        <w:rPr>
          <w:rFonts w:ascii="Times New Roman" w:hAnsi="Times New Roman" w:cs="Times New Roman"/>
          <w:noProof/>
        </w:rPr>
        <w:tab/>
        <w:t xml:space="preserve">Z. Kalal, K. Mikolajczyk, and J. Matas, “Forward-backward error: Automatic detection of tracking failures,” in </w:t>
      </w:r>
      <w:r w:rsidRPr="00E51345">
        <w:rPr>
          <w:rFonts w:ascii="Times New Roman" w:hAnsi="Times New Roman" w:cs="Times New Roman"/>
          <w:i/>
          <w:iCs/>
          <w:noProof/>
        </w:rPr>
        <w:t>Proceedings - International Conference on Pattern Recognition</w:t>
      </w:r>
      <w:r w:rsidRPr="00E51345">
        <w:rPr>
          <w:rFonts w:ascii="Times New Roman" w:hAnsi="Times New Roman" w:cs="Times New Roman"/>
          <w:noProof/>
        </w:rPr>
        <w:t>, 2010, pp. 2756–275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3]</w:t>
      </w:r>
      <w:r w:rsidRPr="00E51345">
        <w:rPr>
          <w:rFonts w:ascii="Times New Roman" w:hAnsi="Times New Roman" w:cs="Times New Roman"/>
          <w:noProof/>
        </w:rPr>
        <w:tab/>
        <w:t xml:space="preserve">Z. Kalal, K. Mikolajczyk, and J. Matas, “Tracking-learning-detection,” </w:t>
      </w:r>
      <w:r w:rsidRPr="00E51345">
        <w:rPr>
          <w:rFonts w:ascii="Times New Roman" w:hAnsi="Times New Roman" w:cs="Times New Roman"/>
          <w:i/>
          <w:iCs/>
          <w:noProof/>
        </w:rPr>
        <w:t>IEEE Trans. Pattern Anal. Mach. Intell.</w:t>
      </w:r>
      <w:r w:rsidRPr="00E51345">
        <w:rPr>
          <w:rFonts w:ascii="Times New Roman" w:hAnsi="Times New Roman" w:cs="Times New Roman"/>
          <w:noProof/>
        </w:rPr>
        <w:t>, vol. 34, no. 7, pp. 1409–1422, 2012.</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4]</w:t>
      </w:r>
      <w:r w:rsidRPr="00E51345">
        <w:rPr>
          <w:rFonts w:ascii="Times New Roman" w:hAnsi="Times New Roman" w:cs="Times New Roman"/>
          <w:noProof/>
        </w:rPr>
        <w:tab/>
        <w:t xml:space="preserve">J. Kröckel and F. Bodendorf, “Intelligent Processing of Video Streams for Visual Customer Behavior Analysis,” </w:t>
      </w:r>
      <w:r w:rsidRPr="00E51345">
        <w:rPr>
          <w:rFonts w:ascii="Times New Roman" w:hAnsi="Times New Roman" w:cs="Times New Roman"/>
          <w:i/>
          <w:iCs/>
          <w:noProof/>
        </w:rPr>
        <w:t>ICONS 2012, Seventh Int. Conf. Syst.</w:t>
      </w:r>
      <w:r w:rsidRPr="00E51345">
        <w:rPr>
          <w:rFonts w:ascii="Times New Roman" w:hAnsi="Times New Roman" w:cs="Times New Roman"/>
          <w:noProof/>
        </w:rPr>
        <w:t>, no. c, pp. 163–168, 2012.</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5]</w:t>
      </w:r>
      <w:r w:rsidRPr="00E51345">
        <w:rPr>
          <w:rFonts w:ascii="Times New Roman" w:hAnsi="Times New Roman" w:cs="Times New Roman"/>
          <w:noProof/>
        </w:rPr>
        <w:tab/>
        <w:t xml:space="preserve">T. T. Z. T. T. Zin, P. T. P. Tin, T. Toriu, and H. Hama, “A Markov Random Walk Model for Loitering People Detection,” </w:t>
      </w:r>
      <w:r w:rsidRPr="00E51345">
        <w:rPr>
          <w:rFonts w:ascii="Times New Roman" w:hAnsi="Times New Roman" w:cs="Times New Roman"/>
          <w:i/>
          <w:iCs/>
          <w:noProof/>
        </w:rPr>
        <w:t>Intell. Inf. Hiding Multimed. Signal Process. (IIH-MSP), 2010 Sixth Int. Conf.</w:t>
      </w:r>
      <w:r w:rsidRPr="00E51345">
        <w:rPr>
          <w:rFonts w:ascii="Times New Roman" w:hAnsi="Times New Roman" w:cs="Times New Roman"/>
          <w:noProof/>
        </w:rPr>
        <w:t>, 2010.</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6]</w:t>
      </w:r>
      <w:r w:rsidRPr="00E51345">
        <w:rPr>
          <w:rFonts w:ascii="Times New Roman" w:hAnsi="Times New Roman" w:cs="Times New Roman"/>
          <w:noProof/>
        </w:rPr>
        <w:tab/>
        <w:t xml:space="preserve">P. Antonakaki, D. Kosmopoulos, and S. J. Perantonis, “Detecting abnormal human </w:t>
      </w:r>
      <w:r w:rsidRPr="00E51345">
        <w:rPr>
          <w:rFonts w:ascii="Times New Roman" w:hAnsi="Times New Roman" w:cs="Times New Roman"/>
          <w:noProof/>
        </w:rPr>
        <w:lastRenderedPageBreak/>
        <w:t xml:space="preserve">behaviour using multiple cameras,” </w:t>
      </w:r>
      <w:r w:rsidRPr="00E51345">
        <w:rPr>
          <w:rFonts w:ascii="Times New Roman" w:hAnsi="Times New Roman" w:cs="Times New Roman"/>
          <w:i/>
          <w:iCs/>
          <w:noProof/>
        </w:rPr>
        <w:t>Signal Processing</w:t>
      </w:r>
      <w:r w:rsidRPr="00E51345">
        <w:rPr>
          <w:rFonts w:ascii="Times New Roman" w:hAnsi="Times New Roman" w:cs="Times New Roman"/>
          <w:noProof/>
        </w:rPr>
        <w:t>, vol. 89, no. 9, pp. 1723–1738,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7]</w:t>
      </w:r>
      <w:r w:rsidRPr="00E51345">
        <w:rPr>
          <w:rFonts w:ascii="Times New Roman" w:hAnsi="Times New Roman" w:cs="Times New Roman"/>
          <w:noProof/>
        </w:rPr>
        <w:tab/>
        <w:t xml:space="preserve">M. Goldstein and S. Uchida, “A comparative evaluation of unsupervised anomaly detection algorithms for multivariate data,” </w:t>
      </w:r>
      <w:r w:rsidRPr="00E51345">
        <w:rPr>
          <w:rFonts w:ascii="Times New Roman" w:hAnsi="Times New Roman" w:cs="Times New Roman"/>
          <w:i/>
          <w:iCs/>
          <w:noProof/>
        </w:rPr>
        <w:t>PLoS One</w:t>
      </w:r>
      <w:r w:rsidRPr="00E51345">
        <w:rPr>
          <w:rFonts w:ascii="Times New Roman" w:hAnsi="Times New Roman" w:cs="Times New Roman"/>
          <w:noProof/>
        </w:rPr>
        <w:t>, vol. 11, no. 4, 201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8]</w:t>
      </w:r>
      <w:r w:rsidRPr="00E51345">
        <w:rPr>
          <w:rFonts w:ascii="Times New Roman" w:hAnsi="Times New Roman" w:cs="Times New Roman"/>
          <w:noProof/>
        </w:rPr>
        <w:tab/>
        <w:t xml:space="preserve">M. Längkvist, L. Karlsson, and A. Loutfi, “A review of unsupervised feature learning and deep learning for time-series modeling,” </w:t>
      </w:r>
      <w:r w:rsidRPr="00E51345">
        <w:rPr>
          <w:rFonts w:ascii="Times New Roman" w:hAnsi="Times New Roman" w:cs="Times New Roman"/>
          <w:i/>
          <w:iCs/>
          <w:noProof/>
        </w:rPr>
        <w:t>Pattern Recognit. Lett.</w:t>
      </w:r>
      <w:r w:rsidRPr="00E51345">
        <w:rPr>
          <w:rFonts w:ascii="Times New Roman" w:hAnsi="Times New Roman" w:cs="Times New Roman"/>
          <w:noProof/>
        </w:rPr>
        <w:t>, vol. 42, no. 1, pp. 11–24, 2014.</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9]</w:t>
      </w:r>
      <w:r w:rsidRPr="00E51345">
        <w:rPr>
          <w:rFonts w:ascii="Times New Roman" w:hAnsi="Times New Roman" w:cs="Times New Roman"/>
          <w:noProof/>
        </w:rPr>
        <w:tab/>
        <w:t xml:space="preserve">A. Toshniwal, J. Donham, N. Bhagat, S. Mittal, D. Ryaboy, S. Taneja, A. Shukla, K. Ramasamy, J. M. Patel, S. Kulkarni, J. Jackson, K. Gade, and M. Fu, “Storm@twitter,” in </w:t>
      </w:r>
      <w:r w:rsidRPr="00E51345">
        <w:rPr>
          <w:rFonts w:ascii="Times New Roman" w:hAnsi="Times New Roman" w:cs="Times New Roman"/>
          <w:i/>
          <w:iCs/>
          <w:noProof/>
        </w:rPr>
        <w:t>Proceedings of the 2014 ACM SIGMOD international conference on Management of data - SIGMOD ’14</w:t>
      </w:r>
      <w:r w:rsidRPr="00E51345">
        <w:rPr>
          <w:rFonts w:ascii="Times New Roman" w:hAnsi="Times New Roman" w:cs="Times New Roman"/>
          <w:noProof/>
        </w:rPr>
        <w:t>, 2014, pp. 147–15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0]</w:t>
      </w:r>
      <w:r w:rsidRPr="00E51345">
        <w:rPr>
          <w:rFonts w:ascii="Times New Roman" w:hAnsi="Times New Roman" w:cs="Times New Roman"/>
          <w:noProof/>
        </w:rPr>
        <w:tab/>
        <w:t xml:space="preserve">P. Carbone, S. Ewen, S. Haridi, A. Katsifodimos, V. Markl, and K. Tzoumas, “Apache Flink: Unified Stream and Batch Processing in a Single Engine,” </w:t>
      </w:r>
      <w:r w:rsidRPr="00E51345">
        <w:rPr>
          <w:rFonts w:ascii="Times New Roman" w:hAnsi="Times New Roman" w:cs="Times New Roman"/>
          <w:i/>
          <w:iCs/>
          <w:noProof/>
        </w:rPr>
        <w:t>Data Eng.</w:t>
      </w:r>
      <w:r w:rsidRPr="00E51345">
        <w:rPr>
          <w:rFonts w:ascii="Times New Roman" w:hAnsi="Times New Roman" w:cs="Times New Roman"/>
          <w:noProof/>
        </w:rPr>
        <w:t>, vol. 36, pp. 28–38,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1]</w:t>
      </w:r>
      <w:r w:rsidRPr="00E51345">
        <w:rPr>
          <w:rFonts w:ascii="Times New Roman" w:hAnsi="Times New Roman" w:cs="Times New Roman"/>
          <w:noProof/>
        </w:rPr>
        <w:tab/>
        <w:t xml:space="preserve">M. Zaharia, M. J. Franklin, A. Ghodsi, J. Gonzalez, S. Shenker, I. Stoica, R. S. Xin, P. Wendell, T. Das, M. Armbrust, A. Dave, X. Meng, J. Rosen, and S. Venkataraman, “Apache Spark: a unified engine for big data processing,” </w:t>
      </w:r>
      <w:r w:rsidRPr="00E51345">
        <w:rPr>
          <w:rFonts w:ascii="Times New Roman" w:hAnsi="Times New Roman" w:cs="Times New Roman"/>
          <w:i/>
          <w:iCs/>
          <w:noProof/>
        </w:rPr>
        <w:t>Commun. ACM</w:t>
      </w:r>
      <w:r w:rsidRPr="00E51345">
        <w:rPr>
          <w:rFonts w:ascii="Times New Roman" w:hAnsi="Times New Roman" w:cs="Times New Roman"/>
          <w:noProof/>
        </w:rPr>
        <w:t>, vol. 59, no. 11, pp. 56–65, 201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2]</w:t>
      </w:r>
      <w:r w:rsidRPr="00E51345">
        <w:rPr>
          <w:rFonts w:ascii="Times New Roman" w:hAnsi="Times New Roman" w:cs="Times New Roman"/>
          <w:noProof/>
        </w:rPr>
        <w:tab/>
        <w:t xml:space="preserve">S. Chintapalli, D. Dagit, B. Evans, R. Farivar, T. Graves, M. Holderbaugh, Z. Liu, K. Nusbaum, K. Patil, B. J. Peng, and P. Poulosky, “Benchmarking streaming computation engines: Storm, flink and spark streaming,” in </w:t>
      </w:r>
      <w:r w:rsidRPr="00E51345">
        <w:rPr>
          <w:rFonts w:ascii="Times New Roman" w:hAnsi="Times New Roman" w:cs="Times New Roman"/>
          <w:i/>
          <w:iCs/>
          <w:noProof/>
        </w:rPr>
        <w:t>Proceedings - 2016 IEEE 30th International Parallel and Distributed Processing Symposium, IPDPS 2016</w:t>
      </w:r>
      <w:r w:rsidRPr="00E51345">
        <w:rPr>
          <w:rFonts w:ascii="Times New Roman" w:hAnsi="Times New Roman" w:cs="Times New Roman"/>
          <w:noProof/>
        </w:rPr>
        <w:t>, 2016, pp. 1789–1792.</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lastRenderedPageBreak/>
        <w:t>[33]</w:t>
      </w:r>
      <w:r w:rsidRPr="00E51345">
        <w:rPr>
          <w:rFonts w:ascii="Times New Roman" w:hAnsi="Times New Roman" w:cs="Times New Roman"/>
          <w:noProof/>
        </w:rPr>
        <w:tab/>
        <w:t>Apache, “Apache Kafka,” 201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4]</w:t>
      </w:r>
      <w:r w:rsidRPr="00E51345">
        <w:rPr>
          <w:rFonts w:ascii="Times New Roman" w:hAnsi="Times New Roman" w:cs="Times New Roman"/>
          <w:noProof/>
        </w:rPr>
        <w:tab/>
        <w:t>J. Kreps, N. Narkhede, and J. Rao, “Kafka: a Distributed Messaging System for Log Processing,” 201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5]</w:t>
      </w:r>
      <w:r w:rsidRPr="00E51345">
        <w:rPr>
          <w:rFonts w:ascii="Times New Roman" w:hAnsi="Times New Roman" w:cs="Times New Roman"/>
          <w:noProof/>
        </w:rPr>
        <w:tab/>
        <w:t xml:space="preserve">M. Armbrust, A. Fox, R. Griffith, A. Joseph, and RH, “Above the clouds: A Berkeley view of cloud computing,” </w:t>
      </w:r>
      <w:r w:rsidRPr="00E51345">
        <w:rPr>
          <w:rFonts w:ascii="Times New Roman" w:hAnsi="Times New Roman" w:cs="Times New Roman"/>
          <w:i/>
          <w:iCs/>
          <w:noProof/>
        </w:rPr>
        <w:t xml:space="preserve">Univ. California, Berkeley, Tech. Rep. UCB </w:t>
      </w:r>
      <w:r w:rsidRPr="00E51345">
        <w:rPr>
          <w:rFonts w:ascii="Times New Roman" w:hAnsi="Times New Roman" w:cs="Times New Roman"/>
          <w:noProof/>
        </w:rPr>
        <w:t>, pp. 07–013,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6]</w:t>
      </w:r>
      <w:r w:rsidRPr="00E51345">
        <w:rPr>
          <w:rFonts w:ascii="Times New Roman" w:hAnsi="Times New Roman" w:cs="Times New Roman"/>
          <w:noProof/>
        </w:rPr>
        <w:tab/>
        <w:t>Nest, “No Title,” 2017. [Online]. Available: https://nest.com/uk/cameras/nest-cam-indoor/overview/. [Accessed: 24-Nov-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7]</w:t>
      </w:r>
      <w:r w:rsidRPr="00E51345">
        <w:rPr>
          <w:rFonts w:ascii="Times New Roman" w:hAnsi="Times New Roman" w:cs="Times New Roman"/>
          <w:noProof/>
        </w:rPr>
        <w:tab/>
        <w:t xml:space="preserve">N. Suvonvorn, “A video analysis framework for surveillance system,” </w:t>
      </w:r>
      <w:r w:rsidRPr="00E51345">
        <w:rPr>
          <w:rFonts w:ascii="Times New Roman" w:hAnsi="Times New Roman" w:cs="Times New Roman"/>
          <w:i/>
          <w:iCs/>
          <w:noProof/>
        </w:rPr>
        <w:t>2008 IEEE 10th Work. Multimed. Signal Process.</w:t>
      </w:r>
      <w:r w:rsidRPr="00E51345">
        <w:rPr>
          <w:rFonts w:ascii="Times New Roman" w:hAnsi="Times New Roman" w:cs="Times New Roman"/>
          <w:noProof/>
        </w:rPr>
        <w:t>, pp. 867–871, 200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8]</w:t>
      </w:r>
      <w:r w:rsidRPr="00E51345">
        <w:rPr>
          <w:rFonts w:ascii="Times New Roman" w:hAnsi="Times New Roman" w:cs="Times New Roman"/>
          <w:noProof/>
        </w:rPr>
        <w:tab/>
        <w:t xml:space="preserve">J. C. SanMiguel, J. Bescós, J. M. Martínez, and Á. García, “DiVA: A Distributed Video Analysis Framework Applied to Video-Surveillance Systems,” in </w:t>
      </w:r>
      <w:r w:rsidRPr="00E51345">
        <w:rPr>
          <w:rFonts w:ascii="Times New Roman" w:hAnsi="Times New Roman" w:cs="Times New Roman"/>
          <w:i/>
          <w:iCs/>
          <w:noProof/>
        </w:rPr>
        <w:t>International Workshop on Image Analysis for Multimedia Interactive Services (WIAMIS)</w:t>
      </w:r>
      <w:r w:rsidRPr="00E51345">
        <w:rPr>
          <w:rFonts w:ascii="Times New Roman" w:hAnsi="Times New Roman" w:cs="Times New Roman"/>
          <w:noProof/>
        </w:rPr>
        <w:t>, 2008, pp. 207–210.</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9]</w:t>
      </w:r>
      <w:r w:rsidRPr="00E51345">
        <w:rPr>
          <w:rFonts w:ascii="Times New Roman" w:hAnsi="Times New Roman" w:cs="Times New Roman"/>
          <w:noProof/>
        </w:rPr>
        <w:tab/>
        <w:t xml:space="preserve">S. Zhao, M. Chandrashekar, Y. Lee, and D. Medhi, “Real-time network anomaly detection system using machine learning,” in </w:t>
      </w:r>
      <w:r w:rsidRPr="00E51345">
        <w:rPr>
          <w:rFonts w:ascii="Times New Roman" w:hAnsi="Times New Roman" w:cs="Times New Roman"/>
          <w:i/>
          <w:iCs/>
          <w:noProof/>
        </w:rPr>
        <w:t>2015 11th International Conference on the Design of Reliable Communication Networks (DRCN)</w:t>
      </w:r>
      <w:r w:rsidRPr="00E51345">
        <w:rPr>
          <w:rFonts w:ascii="Times New Roman" w:hAnsi="Times New Roman" w:cs="Times New Roman"/>
          <w:noProof/>
        </w:rPr>
        <w:t>, 2015, pp. 267–270.</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0]</w:t>
      </w:r>
      <w:r w:rsidRPr="00E51345">
        <w:rPr>
          <w:rFonts w:ascii="Times New Roman" w:hAnsi="Times New Roman" w:cs="Times New Roman"/>
          <w:noProof/>
        </w:rPr>
        <w:tab/>
        <w:t xml:space="preserve">S. Kulkarni, N. Bhagat, M. Fu, V. Kedigehalli, C. Kellogg, S. Mittal, J. M. Patel, K. Ramasamy, and S. Taneja, “Twitter Heron: Stream Processing at Scale,” </w:t>
      </w:r>
      <w:r w:rsidRPr="00E51345">
        <w:rPr>
          <w:rFonts w:ascii="Times New Roman" w:hAnsi="Times New Roman" w:cs="Times New Roman"/>
          <w:i/>
          <w:iCs/>
          <w:noProof/>
        </w:rPr>
        <w:t>Proc. 2015 ACM SIGMOD Int. Conf. Manag. Data - SIGMOD ’15</w:t>
      </w:r>
      <w:r w:rsidRPr="00E51345">
        <w:rPr>
          <w:rFonts w:ascii="Times New Roman" w:hAnsi="Times New Roman" w:cs="Times New Roman"/>
          <w:noProof/>
        </w:rPr>
        <w:t>, pp. 239–250,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1]</w:t>
      </w:r>
      <w:r w:rsidRPr="00E51345">
        <w:rPr>
          <w:rFonts w:ascii="Times New Roman" w:hAnsi="Times New Roman" w:cs="Times New Roman"/>
          <w:noProof/>
        </w:rPr>
        <w:tab/>
        <w:t xml:space="preserve">N. Spangenberg, M. Roth, and B. Franczyk, “Evaluating new approaches of big data analytics frameworks,” in </w:t>
      </w:r>
      <w:r w:rsidRPr="00E51345">
        <w:rPr>
          <w:rFonts w:ascii="Times New Roman" w:hAnsi="Times New Roman" w:cs="Times New Roman"/>
          <w:i/>
          <w:iCs/>
          <w:noProof/>
        </w:rPr>
        <w:t>Lecture Notes in Business Information Processing</w:t>
      </w:r>
      <w:r w:rsidRPr="00E51345">
        <w:rPr>
          <w:rFonts w:ascii="Times New Roman" w:hAnsi="Times New Roman" w:cs="Times New Roman"/>
          <w:noProof/>
        </w:rPr>
        <w:t>, 2015, vol. 208, pp. 28–3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2]</w:t>
      </w:r>
      <w:r w:rsidRPr="00E51345">
        <w:rPr>
          <w:rFonts w:ascii="Times New Roman" w:hAnsi="Times New Roman" w:cs="Times New Roman"/>
          <w:noProof/>
        </w:rPr>
        <w:tab/>
        <w:t xml:space="preserve">W. Shi, J. Cao, Q. Zhang, Y. Li, and L. Xu, “Edge Computing: Vision and Challenges,” </w:t>
      </w:r>
      <w:r w:rsidRPr="00E51345">
        <w:rPr>
          <w:rFonts w:ascii="Times New Roman" w:hAnsi="Times New Roman" w:cs="Times New Roman"/>
          <w:i/>
          <w:iCs/>
          <w:noProof/>
        </w:rPr>
        <w:t>IEEE Internet Things J.</w:t>
      </w:r>
      <w:r w:rsidRPr="00E51345">
        <w:rPr>
          <w:rFonts w:ascii="Times New Roman" w:hAnsi="Times New Roman" w:cs="Times New Roman"/>
          <w:noProof/>
        </w:rPr>
        <w:t>, vol. 3, no. 5, pp. 637–646, 201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lastRenderedPageBreak/>
        <w:t>[43]</w:t>
      </w:r>
      <w:r w:rsidRPr="00E51345">
        <w:rPr>
          <w:rFonts w:ascii="Times New Roman" w:hAnsi="Times New Roman" w:cs="Times New Roman"/>
          <w:noProof/>
        </w:rPr>
        <w:tab/>
        <w:t>J. Kreps, “Apache Kafka Performance Benchmark,” 2014. [Online]. Available: https://engineering.linkedin.com/kafka/benchmarking-apache-kafka-2-million-writes-second-three-cheap-machines.</w:t>
      </w:r>
    </w:p>
    <w:p w:rsid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4]</w:t>
      </w:r>
      <w:r w:rsidRPr="00E51345">
        <w:rPr>
          <w:rFonts w:ascii="Times New Roman" w:hAnsi="Times New Roman" w:cs="Times New Roman"/>
          <w:noProof/>
        </w:rPr>
        <w:tab/>
        <w:t xml:space="preserve">D. Xu, Y. Yan, E. Ricci, and N. Sebe, “Detecting anomalous events in videos by learning deep representations of appearance and motion,” </w:t>
      </w:r>
      <w:r w:rsidRPr="00E51345">
        <w:rPr>
          <w:rFonts w:ascii="Times New Roman" w:hAnsi="Times New Roman" w:cs="Times New Roman"/>
          <w:i/>
          <w:iCs/>
          <w:noProof/>
        </w:rPr>
        <w:t>Comput. Vis. Image Underst.</w:t>
      </w:r>
      <w:r w:rsidRPr="00E51345">
        <w:rPr>
          <w:rFonts w:ascii="Times New Roman" w:hAnsi="Times New Roman" w:cs="Times New Roman"/>
          <w:noProof/>
        </w:rPr>
        <w:t>, vol. 156, pp. 117–127, 2017.</w:t>
      </w: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Pr="00E51345" w:rsidRDefault="0058760D" w:rsidP="00E51345">
      <w:pPr>
        <w:widowControl w:val="0"/>
        <w:autoSpaceDE w:val="0"/>
        <w:autoSpaceDN w:val="0"/>
        <w:adjustRightInd w:val="0"/>
        <w:ind w:left="640" w:hanging="640"/>
        <w:rPr>
          <w:rFonts w:ascii="Times New Roman" w:hAnsi="Times New Roman" w:cs="Times New Roman"/>
          <w:noProof/>
        </w:rPr>
      </w:pPr>
    </w:p>
    <w:p w:rsidR="00DE457F" w:rsidRDefault="00DA5703" w:rsidP="0010340D">
      <w:pPr>
        <w:pStyle w:val="Heading1"/>
        <w:numPr>
          <w:ilvl w:val="0"/>
          <w:numId w:val="19"/>
        </w:numPr>
        <w:rPr>
          <w:noProof/>
        </w:rPr>
      </w:pPr>
      <w:r>
        <w:rPr>
          <w:noProof/>
        </w:rPr>
        <w:lastRenderedPageBreak/>
        <w:fldChar w:fldCharType="end"/>
      </w:r>
      <w:bookmarkStart w:id="80" w:name="_Toc512166774"/>
      <w:r w:rsidR="00DE457F">
        <w:rPr>
          <w:noProof/>
        </w:rPr>
        <w:t>Appendix</w:t>
      </w:r>
      <w:bookmarkEnd w:id="80"/>
    </w:p>
    <w:p w:rsidR="00DE457F" w:rsidRPr="00DE457F" w:rsidRDefault="0010340D" w:rsidP="00470105">
      <w:pPr>
        <w:pStyle w:val="Heading2"/>
      </w:pPr>
      <w:bookmarkStart w:id="81" w:name="_Toc512166775"/>
      <w:r>
        <w:t xml:space="preserve">8.1 </w:t>
      </w:r>
      <w:r w:rsidR="00470105">
        <w:t>Recorded Data</w:t>
      </w:r>
      <w:bookmarkEnd w:id="81"/>
    </w:p>
    <w:tbl>
      <w:tblPr>
        <w:tblW w:w="5240" w:type="dxa"/>
        <w:tblLook w:val="04A0" w:firstRow="1" w:lastRow="0" w:firstColumn="1" w:lastColumn="0" w:noHBand="0" w:noVBand="1"/>
      </w:tblPr>
      <w:tblGrid>
        <w:gridCol w:w="3660"/>
        <w:gridCol w:w="1580"/>
      </w:tblGrid>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Service Pipelin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Data Size (KB)</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Raw Video Siz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3000</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 xml:space="preserve">Apache Kafka Video Analysis Topic </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632.141</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ctivit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897.327</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nomal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223.718</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Neo4J Total Required Storag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9460</w:t>
            </w:r>
          </w:p>
        </w:tc>
      </w:tr>
    </w:tbl>
    <w:p w:rsidR="00DE457F" w:rsidRDefault="00DE457F" w:rsidP="00DE457F">
      <w:pPr>
        <w:ind w:firstLine="0"/>
      </w:pPr>
    </w:p>
    <w:p w:rsidR="00DE457F" w:rsidRDefault="00DE457F" w:rsidP="00DE457F">
      <w:pPr>
        <w:pStyle w:val="TableFigure"/>
      </w:pPr>
      <w:r>
        <w:t xml:space="preserve">Item 1: The raw data capture of the data produced by the analytics pipeline when processing a thirteen mega-byte video, conducted as part of the use case evaluation. </w:t>
      </w:r>
    </w:p>
    <w:tbl>
      <w:tblPr>
        <w:tblW w:w="5240" w:type="dxa"/>
        <w:tblLook w:val="04A0" w:firstRow="1" w:lastRow="0" w:firstColumn="1" w:lastColumn="0" w:noHBand="0" w:noVBand="1"/>
      </w:tblPr>
      <w:tblGrid>
        <w:gridCol w:w="3660"/>
        <w:gridCol w:w="1580"/>
      </w:tblGrid>
      <w:tr w:rsidR="00DE457F" w:rsidRPr="00DE457F" w:rsidTr="00DE457F">
        <w:trPr>
          <w:trHeight w:val="315"/>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r>
      <w:tr w:rsidR="00DE457F" w:rsidRPr="00DE457F" w:rsidTr="00DE457F">
        <w:trPr>
          <w:trHeight w:val="315"/>
        </w:trPr>
        <w:tc>
          <w:tcPr>
            <w:tcW w:w="3660" w:type="dxa"/>
            <w:tcBorders>
              <w:top w:val="single" w:sz="8" w:space="0" w:color="DDDDDD"/>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Array Store</w:t>
            </w:r>
          </w:p>
        </w:tc>
        <w:tc>
          <w:tcPr>
            <w:tcW w:w="1580" w:type="dxa"/>
            <w:tcBorders>
              <w:top w:val="single" w:sz="8" w:space="0" w:color="DDDDDD"/>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Logical Log</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6.96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Node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9.97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Property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42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Relationship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797.00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String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Total Store Siz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46 MiB</w:t>
            </w:r>
          </w:p>
        </w:tc>
      </w:tr>
    </w:tbl>
    <w:p w:rsidR="00DE457F" w:rsidRDefault="00DE457F" w:rsidP="00DE457F">
      <w:pPr>
        <w:pStyle w:val="TableFigure"/>
      </w:pPr>
      <w:r>
        <w:t xml:space="preserve">Item 2: The itemized storage statistics of the Neo4J database after processing the thirteen mega-byte video snippet, conducted as part of the use case evaluation. </w:t>
      </w:r>
    </w:p>
    <w:p w:rsidR="00470105" w:rsidRDefault="00470105" w:rsidP="00DE457F">
      <w:pPr>
        <w:pStyle w:val="TableFigure"/>
      </w:pPr>
    </w:p>
    <w:p w:rsidR="00470105" w:rsidRDefault="0010340D" w:rsidP="00470105">
      <w:pPr>
        <w:pStyle w:val="Heading2"/>
      </w:pPr>
      <w:bookmarkStart w:id="82" w:name="_Toc512166776"/>
      <w:r>
        <w:t xml:space="preserve">8.2 </w:t>
      </w:r>
      <w:r w:rsidR="00470105">
        <w:t>Interview Transcript</w:t>
      </w:r>
      <w:bookmarkEnd w:id="82"/>
    </w:p>
    <w:p w:rsidR="00470105" w:rsidRDefault="0010340D" w:rsidP="00470105">
      <w:pPr>
        <w:pStyle w:val="Heading3"/>
      </w:pPr>
      <w:bookmarkStart w:id="83" w:name="_Toc512166777"/>
      <w:r>
        <w:t xml:space="preserve">8.2.1 </w:t>
      </w:r>
      <w:r w:rsidR="00470105">
        <w:t>Personal Introductory Statement</w:t>
      </w:r>
      <w:bookmarkEnd w:id="83"/>
    </w:p>
    <w:p w:rsidR="001648B7" w:rsidRDefault="00470105" w:rsidP="001648B7">
      <w:r>
        <w:t>To start, let me give an overview of my work history and experience enabling me to speak with some authority with respect to the suitability and adaptability of a prop</w:t>
      </w:r>
      <w:r w:rsidR="001648B7">
        <w:t xml:space="preserve">osed video processing pipeline. I currently work for Cheshire Police, having recently retired after nearly three decades with West Mercia Police. During this time, I had roles including but not limited to; </w:t>
      </w:r>
      <w:r w:rsidR="001648B7">
        <w:lastRenderedPageBreak/>
        <w:t>Police Constable, Operational Intelligence Officer, Target Development Officer, Pro-active Crime Officer and last Detective Constable. Prior to joining the Police, I worked within the Armed Forces, spending a number of years within the Anti-terrorism unit making use of surveillance equipment including the use of CCTV. During my career, I have always been an exponent of the use of technology to assist in the investigation and detection of crime through evidence gathering and production. I have witnessed first-hand the introduction of mobile phones, computers, CCTV and other digital mediums, to assist agencies with intelligence gathering along with the counterpart avoidance methods adopted b</w:t>
      </w:r>
      <w:r w:rsidR="00F94EC4">
        <w:t>y criminals to stay undetected.</w:t>
      </w:r>
    </w:p>
    <w:p w:rsidR="00C27F4A" w:rsidRDefault="0010340D" w:rsidP="00C27F4A">
      <w:pPr>
        <w:pStyle w:val="Heading3"/>
      </w:pPr>
      <w:bookmarkStart w:id="84" w:name="_Toc512166778"/>
      <w:r>
        <w:t xml:space="preserve">8.2.2 </w:t>
      </w:r>
      <w:r w:rsidR="00C27F4A">
        <w:t>Transcript</w:t>
      </w:r>
      <w:bookmarkEnd w:id="84"/>
    </w:p>
    <w:p w:rsidR="00F94EC4" w:rsidRDefault="00C27F4A" w:rsidP="00C27F4A">
      <w:r>
        <w:t xml:space="preserve">During this transcript Interviewer refers to the person conducting the interview and Person refers to </w:t>
      </w:r>
      <w:r w:rsidR="004F5B3C">
        <w:t xml:space="preserve">the </w:t>
      </w:r>
      <w:r>
        <w:t xml:space="preserve">interviewee.  </w:t>
      </w:r>
    </w:p>
    <w:p w:rsidR="00C27F4A" w:rsidRDefault="00C27F4A" w:rsidP="00C27F4A">
      <w:pPr>
        <w:ind w:firstLine="0"/>
      </w:pPr>
      <w:r>
        <w:t>[Interviewer]: My dissertation is based around a Real-time analytics pipeline for Smart video surveillance. The core idea is to provide a base video pipeline that can work alongside current CCTV systems, providing object detection and tracking, activity analysis and anomaly detection. This can be people walking or running, parked or driving cars etc. This would work alongside what is currently deployed and therefore we don’t attempt to store the video footage itself. This will basically let you take video footage at the camera source, convert it to a series of object locations which is then sent to server, where we can perform more in depth analysis. This can then allow anomaly analysis.</w:t>
      </w:r>
    </w:p>
    <w:p w:rsidR="00C27F4A" w:rsidRDefault="00C27F4A" w:rsidP="00C27F4A">
      <w:pPr>
        <w:ind w:firstLine="0"/>
      </w:pPr>
      <w:r>
        <w:t xml:space="preserve">[Person]: So this could be used to identify people walking erratically or not in a normal pattern, for instance when you have a suspect who is casing a joint, they will walk up and down without any real direction? </w:t>
      </w:r>
    </w:p>
    <w:p w:rsidR="00C27F4A" w:rsidRDefault="00C27F4A" w:rsidP="00C27F4A">
      <w:pPr>
        <w:ind w:firstLine="0"/>
      </w:pPr>
      <w:r>
        <w:lastRenderedPageBreak/>
        <w:t xml:space="preserve">[Interviewer]: Exactly, so we currently perform that type of analysis through unsupervised learning. Which means it will look at all the parameters we collect, for instance where someone is walking and how quickly they are moving through the camera space, and place these points within a map, looking at densities of activities. From here, we can see if someone is walking out of the norm by checking how far their activities deviate from those known clusters of behavior. So for instance people normally walk in the X, Y, of the video stream but this person is walking completely separately to that. From here, we can send alerts via email, saying we have detected this person at this location which deviates from the normal seen behavior by this much. </w:t>
      </w:r>
    </w:p>
    <w:p w:rsidR="00C27F4A" w:rsidRDefault="00C27F4A" w:rsidP="00C27F4A">
      <w:pPr>
        <w:ind w:firstLine="0"/>
      </w:pPr>
      <w:r>
        <w:t xml:space="preserve">[Person]: This would be good for military installations, such as the Houses of the Parliament, or other big structures which might be deemed as a terrorist target. </w:t>
      </w:r>
    </w:p>
    <w:p w:rsidR="00C27F4A" w:rsidRDefault="00C27F4A" w:rsidP="00C27F4A">
      <w:pPr>
        <w:ind w:firstLine="0"/>
      </w:pPr>
      <w:r>
        <w:t xml:space="preserve">[Interviewer]: Yes, this would be a suitable application of the pipeline. I was also considering </w:t>
      </w:r>
      <w:r w:rsidR="000B06A4">
        <w:t xml:space="preserve">the CCTV camera networks of shopping centers or other CCTV in the public domain. </w:t>
      </w:r>
    </w:p>
    <w:p w:rsidR="000B06A4" w:rsidRDefault="000B06A4" w:rsidP="00C27F4A">
      <w:pPr>
        <w:ind w:firstLine="0"/>
      </w:pPr>
      <w:r>
        <w:t>[Person]: Ah, ok. This would be good for places highly likely to be burgled.</w:t>
      </w:r>
    </w:p>
    <w:p w:rsidR="000B06A4" w:rsidRDefault="000B06A4" w:rsidP="00C27F4A">
      <w:pPr>
        <w:ind w:firstLine="0"/>
      </w:pPr>
      <w:r>
        <w:t xml:space="preserve">[Interviewer]: Yes, then the email notification, or other notification services that could be developed could then alert someone to take a close look at a particular CCTV camera. </w:t>
      </w:r>
    </w:p>
    <w:p w:rsidR="000B06A4" w:rsidRDefault="000B06A4" w:rsidP="00C27F4A">
      <w:pPr>
        <w:ind w:firstLine="0"/>
      </w:pPr>
      <w:r>
        <w:t xml:space="preserve">[Person]: Yeah, with people congregating to fight outside nightclubs, that sort of stuff, this could help control rooms track down activities faster. </w:t>
      </w:r>
    </w:p>
    <w:p w:rsidR="000B06A4" w:rsidRDefault="000B06A4" w:rsidP="00C27F4A">
      <w:pPr>
        <w:ind w:firstLine="0"/>
      </w:pPr>
      <w:r>
        <w:t xml:space="preserve">[Interviewer]: Exactly, so the main goal of this project is to make this possible at a large scale. So the issues we have is that we can detect people, but this is done on one camera or a limited number, but this doesn’t always scale to large networks of cameras the Police may be operating. </w:t>
      </w:r>
    </w:p>
    <w:p w:rsidR="000B06A4" w:rsidRDefault="000B06A4" w:rsidP="00C27F4A">
      <w:pPr>
        <w:ind w:firstLine="0"/>
      </w:pPr>
      <w:r>
        <w:t>[Person]: So are you trying to implement facial analysis and body mapping, and that sort of thing?</w:t>
      </w:r>
    </w:p>
    <w:p w:rsidR="000B06A4" w:rsidRDefault="000B06A4" w:rsidP="00C27F4A">
      <w:pPr>
        <w:ind w:firstLine="0"/>
      </w:pPr>
      <w:r>
        <w:lastRenderedPageBreak/>
        <w:t xml:space="preserve">[Interviewer]: So the idea of this project is to put the tools in place so that someone can come and extend the pipeline to add features such as that, depending on their use case. But the project itself is there as a basis for supporting this further development. So the main reason why you are such a viable candidate to review this is due to your ability to see what use cases this could be suitable for in the real world. We have developed a small use case, taking the single Abbey Road camera feed, from the Beetles cover, and we analyze whether all the different stages work together. We do the initial object tracking, we send this to server correctly, and we can extrapolate walking and running then detect anomalies. With the idea of this being that if we can prove this all works, with the technologies it uses, then we can show that is the Police came and wanted to deploy the system, say the Houses of Parliament, this would be a baseline for a software development company to come in and ask well what exactly is it you need to do with the CCTV? Do you want to detect walking or running, or detect someone holding a knife? </w:t>
      </w:r>
    </w:p>
    <w:p w:rsidR="000B06A4" w:rsidRDefault="000B06A4" w:rsidP="00C27F4A">
      <w:pPr>
        <w:ind w:firstLine="0"/>
      </w:pPr>
      <w:r>
        <w:t xml:space="preserve">[Person]: Even vehicles driving at speed. </w:t>
      </w:r>
    </w:p>
    <w:p w:rsidR="000B06A4" w:rsidRDefault="000B06A4" w:rsidP="00C27F4A">
      <w:pPr>
        <w:ind w:firstLine="0"/>
      </w:pPr>
      <w:r>
        <w:t xml:space="preserve">[Interviewer]: Exactly, the idea of this project is that someone can come to it and say, we need this behavior, we don’t want to have to write the entire end to end system, we just want to detect objects in this particular way, and then you can plug this behavior in to the rest of the unedited pipeline. </w:t>
      </w:r>
    </w:p>
    <w:p w:rsidR="000B06A4" w:rsidRDefault="000B06A4" w:rsidP="00C27F4A">
      <w:pPr>
        <w:ind w:firstLine="0"/>
      </w:pPr>
      <w:r>
        <w:t xml:space="preserve">[Person] So it’s the skeletal part of it? And everyone else puts the add-ons and flesh on in the particular area that they want? </w:t>
      </w:r>
    </w:p>
    <w:p w:rsidR="000B06A4" w:rsidRDefault="000B06A4" w:rsidP="00C27F4A">
      <w:pPr>
        <w:ind w:firstLine="0"/>
      </w:pPr>
      <w:r>
        <w:t>[Interviewer]: Exactly, and it has some built in stuff, so it detects cars and people out of the box, along with walking, running and standin</w:t>
      </w:r>
      <w:r w:rsidR="00191C89">
        <w:t xml:space="preserve">g activities. The anomaly detection, you could say an anomaly is always someone on the left hand of the camera for instance, you could develop a module that does that, however our one currently is unsupervised, so it just uses statistics to say </w:t>
      </w:r>
      <w:r w:rsidR="00191C89">
        <w:lastRenderedPageBreak/>
        <w:t xml:space="preserve">how far do you deviate from the norm? And we use all the parameters currently to work out what the norm is. However, if you had a team looking at this all the time, they could say this cluster over here, although it is a cluster is not the norm and you could mark that as anomalous. </w:t>
      </w:r>
    </w:p>
    <w:p w:rsidR="00191C89" w:rsidRDefault="00191C89" w:rsidP="00C27F4A">
      <w:pPr>
        <w:ind w:firstLine="0"/>
      </w:pPr>
      <w:r>
        <w:t>[Person]: So theoretically, you could have it where you do it with body mapping to have people carrying backpacks and walking in a strange anomaly?</w:t>
      </w:r>
    </w:p>
    <w:p w:rsidR="00191C89" w:rsidRDefault="00191C89" w:rsidP="00C27F4A">
      <w:pPr>
        <w:ind w:firstLine="0"/>
      </w:pPr>
      <w:r>
        <w:t xml:space="preserve">[Interviewer]: Exactly. </w:t>
      </w:r>
    </w:p>
    <w:p w:rsidR="00191C89" w:rsidRDefault="00191C89" w:rsidP="00C27F4A">
      <w:pPr>
        <w:ind w:firstLine="0"/>
      </w:pPr>
      <w:r>
        <w:t xml:space="preserve">[Person]: So you could then deploy this near big sporting events, with initial warnings to direct someone in a CCTV monitoring room to look at this person or camera as they may be suspicious. </w:t>
      </w:r>
    </w:p>
    <w:p w:rsidR="00191C89" w:rsidRDefault="00191C89" w:rsidP="00C27F4A">
      <w:pPr>
        <w:ind w:firstLine="0"/>
      </w:pPr>
      <w:r>
        <w:t xml:space="preserve">[Interviewer]: Exactly that. (Shows example of the system running with people and car tracking). To evaluate the system, we would really like to know what would the system be used for in your opinion and would it actually add benefit to the Police force? Along these lines I have a few structured questions to format the interview, the first being: the idea of the system is to be able to provide these real-time insights into what is occurring within the video stream, do you think this would help deter crime? What benefits do you think this would bring to the use of CCTV, and would it help the Police force to have something like this in place? </w:t>
      </w:r>
    </w:p>
    <w:p w:rsidR="00191C89" w:rsidRDefault="00191C89" w:rsidP="00C27F4A">
      <w:pPr>
        <w:ind w:firstLine="0"/>
      </w:pPr>
      <w:r>
        <w:t xml:space="preserve">[Person]: Well obviously, not just the Police force, the Prison Service, people who monitor large buildings would all benefit from this. With respect to the Police, we often get cluster problems, for instance we get a series of crimes with vehicle crimes, where certain streets in an area you get multiple cars broken into and vehicles stolen. So we can put static cameras out, the council can, on any lamp post, in any street, to monitor anti-social behavior, whatever; so if you’ve got software and one of these </w:t>
      </w:r>
      <w:r w:rsidR="00CF1055">
        <w:t xml:space="preserve">cameras you can put out at a minutes notice, you can have it to look for these specific patterns of behavior, and this would be great if you have a link to warning </w:t>
      </w:r>
      <w:r w:rsidR="00CF1055">
        <w:lastRenderedPageBreak/>
        <w:t xml:space="preserve">system. You can detect crime quicker, identify patterns of behavior in a shorter time span, before that pattern of behavior goes out of control, which it often does. </w:t>
      </w:r>
    </w:p>
    <w:p w:rsidR="00CF1055" w:rsidRDefault="00CF1055" w:rsidP="00C27F4A">
      <w:pPr>
        <w:ind w:firstLine="0"/>
      </w:pPr>
      <w:r>
        <w:t xml:space="preserve">[Interviewer]: So would you say that the Police’s current reaction to crime is often to deploy static cameras, so the improvement would then be to not just use these cameras for tractability but to actively use them to stop criminals? </w:t>
      </w:r>
    </w:p>
    <w:p w:rsidR="00CF1055" w:rsidRDefault="00CF1055" w:rsidP="00C27F4A">
      <w:pPr>
        <w:ind w:firstLine="0"/>
      </w:pPr>
      <w:r>
        <w:t xml:space="preserve">[Person]: Yes, we often use something called rat-traps. So if you have a series of cars being broken into, we often put out a dummy car. It will have valuables in the windscreen, and be fitted with a camera. The offender would then come along, break into the car, the video would capture him, and then afterwards we would find out who the offender was, if we were lucky. Often, they could be masked up or whatever. I’ve enhanced images, and we have arrested people, to stop a series of crime. If this is done quickly, and people monitoring close by, you can get people in the act. We do often have a few of these cars out, with only a single team monitoring them, so if we could have alerts come through in real-time saying we detected someone we would then be far more likely to catch them in the act. If we don’t catch them in the act, we have to go to their address if we track them down, arrest them, and most likely they still have the items in their possession which further corroborates the case. If we have something active we can go out and catch them virtually in the act. </w:t>
      </w:r>
    </w:p>
    <w:p w:rsidR="00CF1055" w:rsidRDefault="00CF1055" w:rsidP="00C27F4A">
      <w:pPr>
        <w:ind w:firstLine="0"/>
      </w:pPr>
      <w:r>
        <w:t xml:space="preserve">[Interviewer]: Awesome, so what sort of scale of operation would you use for this, how many cameras would you look at deploying on average? </w:t>
      </w:r>
    </w:p>
    <w:p w:rsidR="00CF1055" w:rsidRDefault="00CF1055" w:rsidP="00C27F4A">
      <w:pPr>
        <w:ind w:firstLine="0"/>
      </w:pPr>
      <w:r>
        <w:t xml:space="preserve">[Person]: It depends on the premise of the case. If you have an industrial state with lots of different units, some high value some less value. If it’s in a remote area and the response time to it is slow, obviously criminals are not stupid, </w:t>
      </w:r>
      <w:r w:rsidR="00D11D4C">
        <w:t xml:space="preserve">and they do a time and look and cause an alarm to see the response time. They then know the response time and know where police are at what </w:t>
      </w:r>
      <w:r w:rsidR="00D11D4C">
        <w:lastRenderedPageBreak/>
        <w:t>time, and time there crime to make sure they are out before Police arrive. If you can put in a camera system, or adapt an existing camera system, then you’ve got a purpose built monitoring system. Because you get patterns of crime. If an industrial estate gets hit, it is often found that in 12 months’ time they get hit again. Criminals often wait until the insurance pays out from the first robbery, the suppliers will restock with their new televisions etc., and then they will rob them again. So if you’ve got that model, you could put a system in pre-emptively to possibly catch them</w:t>
      </w:r>
      <w:r w:rsidR="00312E77">
        <w:t xml:space="preserve"> by placing officers nearby during high risk times</w:t>
      </w:r>
      <w:r w:rsidR="00D11D4C">
        <w:t xml:space="preserve">, as criminals are people of habit, so there are lots of ways in which the system could be used to help catch them. </w:t>
      </w:r>
    </w:p>
    <w:p w:rsidR="00D11D4C" w:rsidRDefault="00D11D4C" w:rsidP="00C27F4A">
      <w:pPr>
        <w:ind w:firstLine="0"/>
      </w:pPr>
      <w:r>
        <w:t xml:space="preserve">[Interviewer]: Awesome, so if this system was to roll out to, let’s say the Police force, what sort of typical scales would you see if used on? Would you say 50 – 500 cameras a time? Or more? </w:t>
      </w:r>
    </w:p>
    <w:p w:rsidR="00D11D4C" w:rsidRDefault="00D11D4C" w:rsidP="00C27F4A">
      <w:pPr>
        <w:ind w:firstLine="0"/>
      </w:pPr>
      <w:r>
        <w:t>[Person]: Well I think 500 is excessive for most Police operations, however if you’re the government and wanted to put cameras up for anti-terrorism, or the problems we have at the minute with regards to knife crime or murders, you could put all those cameras out if they could be moved and put out easily. Then have that on all the time in this high value areas, maybe permanently. But for a Police force, I would suspect that they would have a few near hard targets, for instance if you have Army bases in your area, or high profile MP’s who maybe targets, which could then be monitored. They’d probably be more in a pro-active approach though, so they may go out to jobs and place them up there.</w:t>
      </w:r>
    </w:p>
    <w:p w:rsidR="00D11D4C" w:rsidRDefault="00D11D4C" w:rsidP="00C27F4A">
      <w:pPr>
        <w:ind w:firstLine="0"/>
      </w:pPr>
      <w:r>
        <w:t>[Interviewer]: So for that sort of system to work, they would want to be able to have pre-built models or configurations that are made for, for instance, a terrorist threat, or anti-burglary configuration?</w:t>
      </w:r>
    </w:p>
    <w:p w:rsidR="00D11D4C" w:rsidRDefault="00D11D4C" w:rsidP="00C27F4A">
      <w:pPr>
        <w:ind w:firstLine="0"/>
      </w:pPr>
      <w:r>
        <w:t xml:space="preserve">[Person]: I suspect that would be ideal. If you have a plug and play system that can just connect to the Cloud, and it goes to your monitoring station in Police headquarters or wherever, then that </w:t>
      </w:r>
      <w:r>
        <w:lastRenderedPageBreak/>
        <w:t>would be ideal. However, you have to think beyond that, think Airport systems or motorway systems for accidents, you might be able to pick up erratic driver falling asleep at the wheel. You might be able to stop an accident before it has a chance</w:t>
      </w:r>
      <w:r w:rsidR="00B352F8">
        <w:t xml:space="preserve"> to happen. Especially with resources and traffic officers being limited, you haven’t got the amount of people out on the road to monitor this, so if you can do anything to reduce fatalities in that would be a significant step forward. </w:t>
      </w:r>
    </w:p>
    <w:p w:rsidR="00B352F8" w:rsidRDefault="00B352F8" w:rsidP="00C27F4A">
      <w:pPr>
        <w:ind w:firstLine="0"/>
      </w:pPr>
      <w:r>
        <w:t xml:space="preserve">[Interviewer]: So for that use case, you would look to deploying the system with some modules to identify normal driving? Then the output could then be a best placement of the officers you do have to catch these people? </w:t>
      </w:r>
    </w:p>
    <w:p w:rsidR="00B352F8" w:rsidRDefault="00B352F8" w:rsidP="00C27F4A">
      <w:pPr>
        <w:ind w:firstLine="0"/>
      </w:pPr>
      <w:r>
        <w:t xml:space="preserve">[Person]: </w:t>
      </w:r>
      <w:r w:rsidR="00FF4FA8">
        <w:t xml:space="preserve">We’ve all been on the motorway witnessing drivers screeching well over the speed limit, undertaking and being dangerous. You could very easily make up a model that detected this kind of behavior. </w:t>
      </w:r>
    </w:p>
    <w:p w:rsidR="00FF4FA8" w:rsidRDefault="00FF4FA8" w:rsidP="00C27F4A">
      <w:pPr>
        <w:ind w:firstLine="0"/>
      </w:pPr>
      <w:r>
        <w:t xml:space="preserve">[Interviewer]: Then the output of this would be a best placement of officers in order to catch these people? </w:t>
      </w:r>
    </w:p>
    <w:p w:rsidR="00FF4FA8" w:rsidRDefault="00FF4FA8" w:rsidP="00C27F4A">
      <w:pPr>
        <w:ind w:firstLine="0"/>
      </w:pPr>
      <w:r>
        <w:t>[Person]: Well that, or, it would be like the Ambulance scenario where we place the vehicles at the half way point for the areas they cover, rather than at an Ambulance station. This allows an Ambulance to react to an incident in any area, say within 30 minutes, however if it was kept at the station it may take an hour to get to an incident far away.</w:t>
      </w:r>
    </w:p>
    <w:p w:rsidR="00FF4FA8" w:rsidRDefault="00FF4FA8" w:rsidP="00C27F4A">
      <w:pPr>
        <w:ind w:firstLine="0"/>
      </w:pPr>
      <w:r>
        <w:t xml:space="preserve">[Interviewer]: For sure. If you were to use this system, out of the box it can do basic people and car detection, and where they go through frames, what would you like to see the framework used alongside? For instance, traffic cameras, Police radios, Police body cams. </w:t>
      </w:r>
    </w:p>
    <w:p w:rsidR="00FF4FA8" w:rsidRDefault="00FF4FA8" w:rsidP="00C27F4A">
      <w:pPr>
        <w:ind w:firstLine="0"/>
      </w:pPr>
      <w:r>
        <w:t xml:space="preserve">[Person]: In the real world today, we have ANPR (automatic number plate registration), which can pick out registrations of interest, so something like that would be in straight away. Beyond the realms of possibility, facial recognition would be a great use case. If the person is linked to a </w:t>
      </w:r>
      <w:r>
        <w:lastRenderedPageBreak/>
        <w:t xml:space="preserve">system of wanted people, were not talking about innocent people here and monitoring everything they do, but if you have someone really wanted by Interpol for example, then the system could give you a flash warning saying they are in this location. When that warning happens, the system then tracks him to keep hold of him until people could respond. You would have to have certain safeguards, such as freedom to privacy and freedom of movement, however if you wanted to use this for anti-terrorism you could place the images of wanted people into the system, and if they came into the system it would notify you. This could then link up to international agencies, if they all ran the system, and allow you to track people through foreign agencies, not just domestic Police forces. The ramifications can be scary though, in a Big Brother kind of way. </w:t>
      </w:r>
    </w:p>
    <w:p w:rsidR="00FF4FA8" w:rsidRDefault="00FF4FA8" w:rsidP="00C27F4A">
      <w:pPr>
        <w:ind w:firstLine="0"/>
      </w:pPr>
      <w:r>
        <w:t xml:space="preserve">[Interviewer]: </w:t>
      </w:r>
      <w:r w:rsidR="0037675A">
        <w:t>So one of the use cases I currently thought of, as the system doesn’t currently store the video only the extrapolated data within a graph database, which means we store relationships and nodes between people. frames and activities (shows example of Neo4J database), this means if you were tracking someone and wanted to know who they worked alongside, you’d be able to query that here and see the relationships a person has to other people commonly seen in the same frames they are identified within.</w:t>
      </w:r>
    </w:p>
    <w:p w:rsidR="0037675A" w:rsidRDefault="0037675A" w:rsidP="00C27F4A">
      <w:pPr>
        <w:ind w:firstLine="0"/>
      </w:pPr>
      <w:r>
        <w:t>[Person]: Just think of this not in a crime scenario, but in a missing person point of view. The Police could utilize a system like this to find, for instance, Madeline McCann. With the help of facial recognition, and what she might look like now, and that was imbedded in systems everywhere, the likelihood is the system will get a hit. It might be someone similar too, with lots of false positives being produced, but it’s still a strong chance of finding her.</w:t>
      </w:r>
    </w:p>
    <w:p w:rsidR="0037675A" w:rsidRDefault="0037675A" w:rsidP="00C27F4A">
      <w:pPr>
        <w:ind w:firstLine="0"/>
      </w:pPr>
      <w:r>
        <w:t>[Interviewer]: So it sounds like Facial recognition would a very critical feature?</w:t>
      </w:r>
    </w:p>
    <w:p w:rsidR="0037675A" w:rsidRDefault="0037675A" w:rsidP="00C27F4A">
      <w:pPr>
        <w:ind w:firstLine="0"/>
      </w:pPr>
      <w:r>
        <w:lastRenderedPageBreak/>
        <w:t>[Person]: Yes, just think people can wear disguises, but they can’t disguise their build or the way they walk, and a system that could support all the other analysis and be able to be extended to support these kind of features would be massively beneficial to the Police force.</w:t>
      </w:r>
    </w:p>
    <w:p w:rsidR="0037675A" w:rsidRDefault="0037675A" w:rsidP="00C27F4A">
      <w:pPr>
        <w:ind w:firstLine="0"/>
      </w:pPr>
      <w:r>
        <w:t>[Interviewer]: So facial recognition is one, but also you mentioned that body mapping and gate analysis would also be really useful features?</w:t>
      </w:r>
    </w:p>
    <w:p w:rsidR="0037675A" w:rsidRDefault="0037675A" w:rsidP="00C27F4A">
      <w:pPr>
        <w:ind w:firstLine="0"/>
      </w:pPr>
      <w:r>
        <w:t xml:space="preserve">[Person]: Yes, how a person walks is very unique and it’s very hard to disguise this. </w:t>
      </w:r>
    </w:p>
    <w:p w:rsidR="0037675A" w:rsidRDefault="0037675A" w:rsidP="00C27F4A">
      <w:pPr>
        <w:ind w:firstLine="0"/>
      </w:pPr>
      <w:r>
        <w:t xml:space="preserve">[Interviewer]: So from a camera point of view, where we extrapolate this information is the video analysis point of the system, as storing the video is very expensive to do, along with causing a lot of processing overhead, so when we do information gathering a good area to investigate is the ability to identify specific people through these methods? </w:t>
      </w:r>
    </w:p>
    <w:p w:rsidR="0037675A" w:rsidRDefault="0037675A" w:rsidP="00C27F4A">
      <w:pPr>
        <w:ind w:firstLine="0"/>
      </w:pPr>
      <w:r>
        <w:t>[Person]: Well the thing is, if you have a lots of cameras out, say in London, if you can detect anomalous behavior, you don’t have to have the system constantly identifying people’s faces if you didn’t want to. But once that strange behavior is detected, you could have a different system latch on straight away and begin facial recognition within the camera feed t</w:t>
      </w:r>
      <w:r w:rsidR="00EC392A">
        <w:t>he anomaly was detected within. As you might then be able to discount the anomaly if the facial recognition doesn’t match any known targets.</w:t>
      </w:r>
    </w:p>
    <w:p w:rsidR="00EC392A" w:rsidRDefault="00EC392A" w:rsidP="00C27F4A">
      <w:pPr>
        <w:ind w:firstLine="0"/>
      </w:pPr>
      <w:r>
        <w:t xml:space="preserve">[Interviewer]: So a good suggestion is maybe on an anomaly not to email someone, but to turn a separate system on that is able to perform some more in depth analysis before alerting a real person? </w:t>
      </w:r>
    </w:p>
    <w:p w:rsidR="00EC392A" w:rsidRDefault="00EC392A" w:rsidP="00C27F4A">
      <w:pPr>
        <w:ind w:firstLine="0"/>
      </w:pPr>
      <w:r>
        <w:t xml:space="preserve">[Person]: Snapshot picture, send it in, automatically gets matched against the database, then if that matches you have a corroboration and you can alert someone. </w:t>
      </w:r>
    </w:p>
    <w:p w:rsidR="00EC392A" w:rsidRDefault="00EC392A" w:rsidP="00C27F4A">
      <w:pPr>
        <w:ind w:firstLine="0"/>
      </w:pPr>
      <w:r>
        <w:t xml:space="preserve">[Interviewer]: Ok awesome. </w:t>
      </w:r>
    </w:p>
    <w:p w:rsidR="00EC392A" w:rsidRDefault="00EC392A" w:rsidP="00C27F4A">
      <w:pPr>
        <w:ind w:firstLine="0"/>
      </w:pPr>
      <w:r>
        <w:lastRenderedPageBreak/>
        <w:t xml:space="preserve">[Person]: In respect to the data side, we always have problems with data size and override problems, as there is only such finite data you can store from these CCTV systems. There is always going to be a problem of overwrite. We’ve put out cameras for witness protection, in cases like child protection cases, and the DVR systems are made in such a way, that you have to download in real-time. So we have had to go and take the DVR systems away and replace them, and these cost like 5 or 6 thousand pounds apiece.  So you can imagine doing 3 or 4 or 5 of those over the last few months, it’s an expensive things. So if you can reduce the data, this would give a massive improvement over money spent on a case. Current systems do try and reduce this, by only recording changes in frames, so if someone moves across a camera it only records the changes in pixels for when they move, and the rest of the image is static. But if you could reduce it further, and make it searchable, this would be another great improvement. </w:t>
      </w:r>
    </w:p>
    <w:p w:rsidR="00EC392A" w:rsidRDefault="00EC392A" w:rsidP="00C27F4A">
      <w:pPr>
        <w:ind w:firstLine="0"/>
      </w:pPr>
      <w:r>
        <w:t>[Interviewer]: So a big focus of this project is to get away from storing all this video, and it sounds like a lot of the work you conducted was to go out and collect this video, and search the video. The idea of this, is because were storing the data in structured text (cut off).</w:t>
      </w:r>
    </w:p>
    <w:p w:rsidR="00EC392A" w:rsidRDefault="00EC392A" w:rsidP="00C27F4A">
      <w:pPr>
        <w:ind w:firstLine="0"/>
      </w:pPr>
      <w:r>
        <w:t>[Person]: Well what we always called them was events. Where we have something dramatic happen the systems often store the event in a separate database, such as an unusual movement, so then the rest of the hard drive can be overwritten and the events can be investigated and kept/removed as needed.</w:t>
      </w:r>
    </w:p>
    <w:p w:rsidR="00EC392A" w:rsidRDefault="00EC392A" w:rsidP="00C27F4A">
      <w:pPr>
        <w:ind w:firstLine="0"/>
      </w:pPr>
      <w:r>
        <w:t xml:space="preserve">[Interviewer]: Awesome. </w:t>
      </w:r>
      <w:r w:rsidR="006A2CD9">
        <w:t xml:space="preserve">This framework can be deployed easily to existing CCTV, there’s a small program that communicates with the video feeds itself, which must then have access to the internet, and the rest is deployed to the Cloud. That basically does the object tracking and turns the video into the analysis. With this being in the Cloud, and easily setup, if you worked in the Police in the IT side of the organization, we hoped it would be easy to deploy and use. So the </w:t>
      </w:r>
      <w:r w:rsidR="006A2CD9">
        <w:lastRenderedPageBreak/>
        <w:t xml:space="preserve">question then is, do you think it would be beneficial to the Police to offer this out to small businesses so you can use jus the analysis to track and aid in crime prevention? </w:t>
      </w:r>
    </w:p>
    <w:p w:rsidR="006A2CD9" w:rsidRDefault="006A2CD9" w:rsidP="00C27F4A">
      <w:pPr>
        <w:ind w:firstLine="0"/>
      </w:pPr>
      <w:r>
        <w:t xml:space="preserve">[Person]: Well the thing is, you have intelligence units and systems in all Police forces and the military. Business model wise, Police forces always outsource a lot of their stuff. We would always go out to an outside agency, and get the cheapest quote, so in that respect they would probably go to an outside agency. If you had a very specific event, you have to get a RIPPER, which is a court order allowing you to put up the CCTV cameras, so it would be hard to stream this information from small businesses to the Police without the correct permissions. </w:t>
      </w:r>
    </w:p>
    <w:p w:rsidR="006A2CD9" w:rsidRDefault="006A2CD9" w:rsidP="00C27F4A">
      <w:pPr>
        <w:ind w:firstLine="0"/>
      </w:pPr>
      <w:r>
        <w:t xml:space="preserve">[Interviewer]: So with the out sourcing, if someone approached the Police, and said if you are streaming all this CCTV for the Police, would you say there’s a benefit to having a system like the one proposed, for this real-time feedback, even in its current state? </w:t>
      </w:r>
    </w:p>
    <w:p w:rsidR="006A2CD9" w:rsidRDefault="006A2CD9" w:rsidP="00C27F4A">
      <w:pPr>
        <w:ind w:firstLine="0"/>
      </w:pPr>
      <w:r>
        <w:t xml:space="preserve">[Person]: Oh, definitely. What I’m saying is there’s a market for this because often Police officers and the forces want to target crime areas for a specific reason. There’s a lot of people sat in police monitoring rooms, I’ve sat in them many times with multiple monitors all night, so if you have a way of remotely having that system in place, and link into it wirelessly over the Cloud, as long as you have legislation, and then set parameters for the activities you want to monitor, you don’t have to watch it constantly. You could have it linked to your mobile phone, at the first sign of anomalous behavior you could then get up and monitor the CCTV streams. </w:t>
      </w:r>
    </w:p>
    <w:p w:rsidR="0065563B" w:rsidRDefault="0065563B" w:rsidP="00C27F4A">
      <w:pPr>
        <w:ind w:firstLine="0"/>
      </w:pPr>
      <w:r>
        <w:t>[Interviewer]: The idea of this system is completely that. So that sort of goes back to the idea of having pre-made configurations for burglary, terrorism etc. that they can then deploy as necessary.</w:t>
      </w:r>
    </w:p>
    <w:p w:rsidR="0065563B" w:rsidRDefault="0065563B" w:rsidP="00C27F4A">
      <w:pPr>
        <w:ind w:firstLine="0"/>
      </w:pPr>
      <w:r>
        <w:t xml:space="preserve">[Person]: If you think of it not only pro-actively but after the fact. If you have an area where you know a murders taken place, and you’ve got data from the CCTV, and you had those models that </w:t>
      </w:r>
      <w:r>
        <w:lastRenderedPageBreak/>
        <w:t xml:space="preserve">could run through the video without viewing and identify the anomalous behavior and then flag only those areas for viewing, you would save hundreds of man hours. Even if you didn’t find anything, it could save time, if it was a case of a kidnapping of children where its time restrictive, this could be the difference between life and death. With the system you’ve shown being modular, this would be a great way of reusing parts of it for more than just the real-time analysis. </w:t>
      </w:r>
    </w:p>
    <w:p w:rsidR="0065563B" w:rsidRDefault="0065563B" w:rsidP="00C27F4A">
      <w:pPr>
        <w:ind w:firstLine="0"/>
      </w:pPr>
      <w:r>
        <w:t xml:space="preserve">[Interviewer]: So the benefits you’d see from this framework, would be the ability to deploy the individual services to meet unique use cases? </w:t>
      </w:r>
    </w:p>
    <w:p w:rsidR="0065563B" w:rsidRDefault="0065563B" w:rsidP="00C27F4A">
      <w:pPr>
        <w:ind w:firstLine="0"/>
      </w:pPr>
      <w:r>
        <w:t xml:space="preserve">[Person]: Yes this would give great flexibility in where we could use the system. </w:t>
      </w:r>
    </w:p>
    <w:p w:rsidR="0065563B" w:rsidRDefault="0065563B" w:rsidP="00C27F4A">
      <w:pPr>
        <w:ind w:firstLine="0"/>
      </w:pPr>
      <w:r>
        <w:t xml:space="preserve">[Interviewer]: Awesome. So the system currently can track and detect people and cars, and their movement patterns, and detect anomalies based on this. With that in mind, where would you like to see the system used? </w:t>
      </w:r>
      <w:r w:rsidR="00992C73">
        <w:t xml:space="preserve">Where would you see the most benefit if the system could be placed in there tomorrow? </w:t>
      </w:r>
    </w:p>
    <w:p w:rsidR="00992C73" w:rsidRDefault="00992C73" w:rsidP="00C27F4A">
      <w:pPr>
        <w:ind w:firstLine="0"/>
      </w:pPr>
      <w:r>
        <w:t xml:space="preserve">[Person]: Well there’s lots of scenarios, a big one I’ve been to lots of times is where people have died after being involved in a fight. So if you could detect a fight or aggressive posturing, you could have warnings flag before people ring in and say there’s a fight going on, allowing you to already be reacting to the event. There’s lots of pro-active things that you could do, such as systems outside schools, such as people hanging around when they shouldn’t in order to look after child welfare. A normal family playing is completely different someone skulking around. </w:t>
      </w:r>
    </w:p>
    <w:p w:rsidR="00992C73" w:rsidRDefault="00992C73" w:rsidP="00C27F4A">
      <w:pPr>
        <w:ind w:firstLine="0"/>
      </w:pPr>
      <w:r>
        <w:t>[Interviewer]: We’ve evaluated the system with a single camera to make sure it does work, to really evaluate the pipeline from your point of view, what would the system have to have for you to deem it worthwhile to bring in?</w:t>
      </w:r>
    </w:p>
    <w:p w:rsidR="00992C73" w:rsidRDefault="00992C73" w:rsidP="00C27F4A">
      <w:pPr>
        <w:ind w:firstLine="0"/>
      </w:pPr>
      <w:r>
        <w:lastRenderedPageBreak/>
        <w:t xml:space="preserve">[Person]: Ok let’s give one example, if you’ve got a way of detecting vehicles speeding up or driving in an area driving should not occur, this could help stop or respond to loss of life events and terrorist activities. Furthermore, this system could be linked to automatic bollards which would be raised when the system alerts to this anomalous behavior. So in this case, the system is currently ready to be deployed to that kind of scenario with more benefit being given if we could extend it to interact with those kind of in place bollards. This could reduce the amount of people killed or injured so quickly. That’s the same for terrorism etc., it could be 9 times out of 10 that the anomaly is normal behavior, but if it gets it correct that 1 time you could save a hell of a lot of lives like that. </w:t>
      </w:r>
    </w:p>
    <w:p w:rsidR="00992C73" w:rsidRDefault="00992C73" w:rsidP="00C27F4A">
      <w:pPr>
        <w:ind w:firstLine="0"/>
      </w:pPr>
      <w:r>
        <w:t xml:space="preserve">[Interviewer]: Fantastic. So around this, the system works separately but requires that integration with the CCTV camera feed, would you say a system like this would be compatible with what the Police force currently has operating? </w:t>
      </w:r>
    </w:p>
    <w:p w:rsidR="00992C73" w:rsidRDefault="00992C73" w:rsidP="00C27F4A">
      <w:pPr>
        <w:ind w:firstLine="0"/>
      </w:pPr>
      <w:r>
        <w:t>[Person]: I know from personal experience, we have control rooms in different places that are Police, council and community monitored. There is people in place and locations, and there are ones in other places that aren’t up to that standard. You would be able to do this in some areas, particularly</w:t>
      </w:r>
      <w:r w:rsidR="00DC5D6C">
        <w:t xml:space="preserve"> mentioning London, but other areas may require better equipment being put in place. But certainly vehicle movements with traffic monitoring cameras, you could put your system in place almost instantly. Obviously if you wanted to roll it out generically, everyone’s system is different, so you would have to account for that in your integration component. </w:t>
      </w:r>
    </w:p>
    <w:p w:rsidR="00DC5D6C" w:rsidRDefault="00DC5D6C" w:rsidP="00C27F4A">
      <w:pPr>
        <w:ind w:firstLine="0"/>
      </w:pPr>
      <w:r>
        <w:t>[Interviewer]: Ok great.</w:t>
      </w:r>
    </w:p>
    <w:p w:rsidR="00DC5D6C" w:rsidRDefault="00DC5D6C" w:rsidP="00C27F4A">
      <w:pPr>
        <w:ind w:firstLine="0"/>
      </w:pPr>
      <w:r>
        <w:t xml:space="preserve">[Person]: In the days of the troubles (referring to the IRA) this sort of system would be ideal. It could inform the guards and foot patrols around military establishments, of where cars are located and to go and check them. The guards may not know there’s a car on the other side of the </w:t>
      </w:r>
      <w:r>
        <w:lastRenderedPageBreak/>
        <w:t xml:space="preserve">hill, and even the anomaly detection you’ve spoken about so far, would help inform and guide patrols. </w:t>
      </w:r>
    </w:p>
    <w:p w:rsidR="00DC5D6C" w:rsidRDefault="00DC5D6C" w:rsidP="00C27F4A">
      <w:pPr>
        <w:ind w:firstLine="0"/>
      </w:pPr>
      <w:r>
        <w:t xml:space="preserve">[Interviewer]: Awesome, I’ve not thought of that. </w:t>
      </w:r>
    </w:p>
    <w:p w:rsidR="00DC5D6C" w:rsidRDefault="00DC5D6C" w:rsidP="00C27F4A">
      <w:pPr>
        <w:ind w:firstLine="0"/>
      </w:pPr>
      <w:r>
        <w:t xml:space="preserve">[Person]: These always reduce the possibility of something happening, and for that reason it would be very beneficial to use a system like this. </w:t>
      </w:r>
    </w:p>
    <w:p w:rsidR="00DC5D6C" w:rsidRDefault="00DC5D6C" w:rsidP="00C27F4A">
      <w:pPr>
        <w:ind w:firstLine="0"/>
      </w:pPr>
      <w:r>
        <w:t xml:space="preserve">[Interviewer]: If someone was to come and present this pipeline to yourself, or to the Police force in general, as a tool to build upon, would you see it as a viable avenue for the Police to pursue? </w:t>
      </w:r>
    </w:p>
    <w:p w:rsidR="00DC5D6C" w:rsidRDefault="00DC5D6C" w:rsidP="00C27F4A">
      <w:pPr>
        <w:ind w:firstLine="0"/>
      </w:pPr>
      <w:r>
        <w:t>[Person]: If you have large metropolitan cities like London, if you had a system in place like this, you would be able to get that work straight away wi</w:t>
      </w:r>
      <w:r w:rsidR="00EA186E">
        <w:t xml:space="preserve">th the current system. For other areas, I think you would have to have a specific model, such as burglaries, erratic driving etc. So if you have a model that is able to detect these things, and put this system in allowing officers to respond, yeah I think they’d probably snap your hands off to have something like that. </w:t>
      </w:r>
    </w:p>
    <w:p w:rsidR="00EA186E" w:rsidRDefault="00EA186E" w:rsidP="00C27F4A">
      <w:pPr>
        <w:ind w:firstLine="0"/>
      </w:pPr>
      <w:r>
        <w:t xml:space="preserve">[Interviewer]: And what would you say the biggest feature the system would have to have to be so appealing? </w:t>
      </w:r>
    </w:p>
    <w:p w:rsidR="00EA186E" w:rsidRDefault="00EA186E" w:rsidP="00C27F4A">
      <w:pPr>
        <w:ind w:firstLine="0"/>
      </w:pPr>
      <w:r>
        <w:t>[Person]: It would have to be structured in a way in which you have set parameters, such as burglary models, that type of thing. So that you could put that model in on a mobile camera, or in an area with high crime. If you could have a system where we could say we want to hire that model for this period of time, because the crime is costing us thousands, then this would be massively appealing.</w:t>
      </w:r>
    </w:p>
    <w:p w:rsidR="00EA186E" w:rsidRDefault="00EA186E" w:rsidP="00C27F4A">
      <w:pPr>
        <w:ind w:firstLine="0"/>
      </w:pPr>
      <w:r>
        <w:t xml:space="preserve">[Interviewer]: To summarize then, for the Police to adopt this, we would want plug and play models for specific use cases, but the more likely use case over Smart Cities and thousands of cameras, is the ability to deploy the system as part of these unique systems to fight a specific crime. </w:t>
      </w:r>
    </w:p>
    <w:p w:rsidR="00EA186E" w:rsidRDefault="00EA186E" w:rsidP="00C27F4A">
      <w:pPr>
        <w:ind w:firstLine="0"/>
      </w:pPr>
      <w:r>
        <w:lastRenderedPageBreak/>
        <w:t xml:space="preserve">[Person]: I would put them in places of cluster crime problems, such as vehicle crime and anti-social behavior, alongside the less widely used Smart City adoption, which obviously would only occur for Police divisions working in Metropolitan areas. </w:t>
      </w:r>
    </w:p>
    <w:p w:rsidR="00EA186E" w:rsidRDefault="00EA186E" w:rsidP="00C27F4A">
      <w:pPr>
        <w:ind w:firstLine="0"/>
      </w:pPr>
      <w:r>
        <w:t xml:space="preserve">[Interviewer]: You also eluded to military establishments wanting to adopt it, and possibly link the data from all 3 deployments. </w:t>
      </w:r>
    </w:p>
    <w:p w:rsidR="00EA186E" w:rsidRDefault="00EA186E" w:rsidP="00C27F4A">
      <w:pPr>
        <w:ind w:firstLine="0"/>
      </w:pPr>
      <w:r>
        <w:t>[Person]: Well ideally the system would want to be used worldwide in the end. If you have a car picked up on a motorway, maybe its stolen, and its transported abroad you still want to be able to track it either before it is able to be transported, or once it reaches its destination.</w:t>
      </w:r>
    </w:p>
    <w:p w:rsidR="000C6061" w:rsidRDefault="000C6061" w:rsidP="00C27F4A">
      <w:pPr>
        <w:ind w:firstLine="0"/>
      </w:pPr>
      <w:r>
        <w:t>[Interviewer]: Ok, you mentioned you might want caching to occur, so if we do spot something we save that clip of video?</w:t>
      </w:r>
    </w:p>
    <w:p w:rsidR="000C6061" w:rsidRDefault="000C6061" w:rsidP="00C27F4A">
      <w:pPr>
        <w:ind w:firstLine="0"/>
      </w:pPr>
      <w:r>
        <w:t xml:space="preserve">[Person]: Well not all actions may lead to something, so what we want is an intelligence picture to be built up. Camera footage can be retrieved, but the intelligence enables us to act. </w:t>
      </w:r>
    </w:p>
    <w:p w:rsidR="000C6061" w:rsidRDefault="000C6061" w:rsidP="00C27F4A">
      <w:pPr>
        <w:ind w:firstLine="0"/>
      </w:pPr>
      <w:r>
        <w:t xml:space="preserve">[Interviewer]: So would you say the Police force would move towards wanting this type of smart analysis? </w:t>
      </w:r>
    </w:p>
    <w:p w:rsidR="000C6061" w:rsidRDefault="000C6061" w:rsidP="00C27F4A">
      <w:pPr>
        <w:ind w:firstLine="0"/>
      </w:pPr>
      <w:r>
        <w:t xml:space="preserve">[Person]: Certainly initially the big Metropolitan areas would immediately want this. Other areas of the country, forces are combining to combat their low resourcing, so it would be uncertain as to whether they would be in a position to pursue such a system. But you could still have your mobile units going out and coming in for the specific hot spot problems. But if you can do it any kind of way where you can link to any sort of CCTV system, then it’s feasible. A plug and play system is a significantly more likely to get attention and input from the Police over a generic system. </w:t>
      </w:r>
    </w:p>
    <w:p w:rsidR="000C6061" w:rsidRDefault="000C6061" w:rsidP="00C27F4A">
      <w:pPr>
        <w:ind w:firstLine="0"/>
      </w:pPr>
      <w:r>
        <w:lastRenderedPageBreak/>
        <w:t xml:space="preserve">[Interviewer]: So you have two main avenues you see this system being used, in specific use cases with directed models, and in the blanket application as the systems current state to large Smart Cities such as London? </w:t>
      </w:r>
    </w:p>
    <w:p w:rsidR="000C6061" w:rsidRDefault="000C6061" w:rsidP="00C27F4A">
      <w:pPr>
        <w:ind w:firstLine="0"/>
      </w:pPr>
      <w:r>
        <w:t xml:space="preserve">[Person]: Yeah, especially for airports and major military installations also. Anywhere where theirs is a known target. I presume the hard part is the getting these models, but there is existing CCTV from the past so it’s completely feasible to build some models of this footage to get some useful models for these cases. They may not be exact, but if you detect one 1 out of 100 terrorism acts or bomb threats, and it manages to deter even one, then </w:t>
      </w:r>
      <w:r w:rsidR="00C06C2B">
        <w:t>it’s paid for itself.</w:t>
      </w:r>
    </w:p>
    <w:p w:rsidR="00C06C2B" w:rsidRDefault="00C06C2B" w:rsidP="00C27F4A">
      <w:pPr>
        <w:ind w:firstLine="0"/>
      </w:pPr>
      <w:r>
        <w:t xml:space="preserve">[Interviewer]: Have you heard of the Police adopting anything like this at present? </w:t>
      </w:r>
    </w:p>
    <w:p w:rsidR="00C06C2B" w:rsidRDefault="00C06C2B" w:rsidP="00C27F4A">
      <w:pPr>
        <w:ind w:firstLine="0"/>
      </w:pPr>
      <w:r>
        <w:t xml:space="preserve">[Person]: No, the only thing I’ve heard is remotely like this is the CCTV that reduces its storage size by only saving pixel movements, but that’s nothing like this. Obviously, I am only speaking from my contact with the Police and there could easily be projects ongoing that I am unaware of. I’m sure security agencies have something like this, but that is separate to the Police. Obviously a lot of Police decisions come down to cost still. </w:t>
      </w:r>
    </w:p>
    <w:p w:rsidR="00C06C2B" w:rsidRDefault="00C06C2B" w:rsidP="00C27F4A">
      <w:pPr>
        <w:ind w:firstLine="0"/>
      </w:pPr>
      <w:r>
        <w:t xml:space="preserve">[Interviewer]: Currently the base framework is free, and open source as it’s meant as a tool for helping aid these further development projects. </w:t>
      </w:r>
    </w:p>
    <w:p w:rsidR="00C06C2B" w:rsidRDefault="00C06C2B" w:rsidP="00C27F4A">
      <w:pPr>
        <w:ind w:firstLine="0"/>
      </w:pPr>
      <w:r>
        <w:t xml:space="preserve">[Person]: Well I can see that making it massively viable, and help the Police in improving its use of CCTV. I can see lots of applications for the system for sure. </w:t>
      </w:r>
    </w:p>
    <w:p w:rsidR="00BA3273" w:rsidRPr="00C27F4A" w:rsidRDefault="00C06C2B" w:rsidP="00C27F4A">
      <w:pPr>
        <w:ind w:firstLine="0"/>
      </w:pPr>
      <w:r>
        <w:t>[Interviewer]: Thank you for your time.</w:t>
      </w:r>
      <w:r w:rsidR="00BA3273">
        <w:t xml:space="preserve"> </w:t>
      </w:r>
    </w:p>
    <w:sectPr w:rsidR="00BA3273" w:rsidRPr="00C27F4A">
      <w:headerReference w:type="default" r:id="rId32"/>
      <w:headerReference w:type="first" r:id="rId33"/>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87934" w:rsidRDefault="00087934">
      <w:pPr>
        <w:spacing w:line="240" w:lineRule="auto"/>
      </w:pPr>
      <w:r>
        <w:separator/>
      </w:r>
    </w:p>
    <w:p w:rsidR="00087934" w:rsidRDefault="00087934"/>
  </w:endnote>
  <w:endnote w:type="continuationSeparator" w:id="0">
    <w:p w:rsidR="00087934" w:rsidRDefault="00087934">
      <w:pPr>
        <w:spacing w:line="240" w:lineRule="auto"/>
      </w:pPr>
      <w:r>
        <w:continuationSeparator/>
      </w:r>
    </w:p>
    <w:p w:rsidR="00087934" w:rsidRDefault="000879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87934" w:rsidRDefault="00087934">
      <w:pPr>
        <w:spacing w:line="240" w:lineRule="auto"/>
      </w:pPr>
      <w:r>
        <w:separator/>
      </w:r>
    </w:p>
    <w:p w:rsidR="00087934" w:rsidRDefault="00087934"/>
  </w:footnote>
  <w:footnote w:type="continuationSeparator" w:id="0">
    <w:p w:rsidR="00087934" w:rsidRDefault="00087934">
      <w:pPr>
        <w:spacing w:line="240" w:lineRule="auto"/>
      </w:pPr>
      <w:r>
        <w:continuationSeparator/>
      </w:r>
    </w:p>
    <w:p w:rsidR="00087934" w:rsidRDefault="0008793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21ED" w:rsidRDefault="00B421ED">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58</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21ED" w:rsidRDefault="00B421E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2"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0"/>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044D8"/>
    <w:rsid w:val="000045CF"/>
    <w:rsid w:val="0001441C"/>
    <w:rsid w:val="00015BA8"/>
    <w:rsid w:val="00021500"/>
    <w:rsid w:val="00021EB8"/>
    <w:rsid w:val="00025C63"/>
    <w:rsid w:val="00033BDD"/>
    <w:rsid w:val="00045056"/>
    <w:rsid w:val="00046E63"/>
    <w:rsid w:val="00063128"/>
    <w:rsid w:val="000652B2"/>
    <w:rsid w:val="000670D8"/>
    <w:rsid w:val="00071BAD"/>
    <w:rsid w:val="00072248"/>
    <w:rsid w:val="00075013"/>
    <w:rsid w:val="000763F1"/>
    <w:rsid w:val="00080BDE"/>
    <w:rsid w:val="00083B18"/>
    <w:rsid w:val="00086770"/>
    <w:rsid w:val="00087934"/>
    <w:rsid w:val="000910C3"/>
    <w:rsid w:val="000932E8"/>
    <w:rsid w:val="000A34F5"/>
    <w:rsid w:val="000A7E27"/>
    <w:rsid w:val="000B06A4"/>
    <w:rsid w:val="000B1325"/>
    <w:rsid w:val="000B3BE7"/>
    <w:rsid w:val="000C1112"/>
    <w:rsid w:val="000C1C25"/>
    <w:rsid w:val="000C47E7"/>
    <w:rsid w:val="000C6061"/>
    <w:rsid w:val="000D00E1"/>
    <w:rsid w:val="000D3F41"/>
    <w:rsid w:val="000F186D"/>
    <w:rsid w:val="000F31BB"/>
    <w:rsid w:val="000F7EED"/>
    <w:rsid w:val="0010340D"/>
    <w:rsid w:val="00104061"/>
    <w:rsid w:val="0012029A"/>
    <w:rsid w:val="001203C2"/>
    <w:rsid w:val="00120540"/>
    <w:rsid w:val="00131B87"/>
    <w:rsid w:val="001320AD"/>
    <w:rsid w:val="001328DC"/>
    <w:rsid w:val="00132C96"/>
    <w:rsid w:val="00147C65"/>
    <w:rsid w:val="00152474"/>
    <w:rsid w:val="00156CA1"/>
    <w:rsid w:val="00157F80"/>
    <w:rsid w:val="001622D6"/>
    <w:rsid w:val="00162952"/>
    <w:rsid w:val="001633E1"/>
    <w:rsid w:val="00163EAF"/>
    <w:rsid w:val="001648B7"/>
    <w:rsid w:val="0017011F"/>
    <w:rsid w:val="0017344C"/>
    <w:rsid w:val="0017407E"/>
    <w:rsid w:val="00182941"/>
    <w:rsid w:val="00191C89"/>
    <w:rsid w:val="00197B54"/>
    <w:rsid w:val="001A37BA"/>
    <w:rsid w:val="001A4B8C"/>
    <w:rsid w:val="001B2847"/>
    <w:rsid w:val="001B2F7A"/>
    <w:rsid w:val="001B79FD"/>
    <w:rsid w:val="001C0DDD"/>
    <w:rsid w:val="001D4A74"/>
    <w:rsid w:val="001E11EC"/>
    <w:rsid w:val="001E2C7F"/>
    <w:rsid w:val="001E3C0D"/>
    <w:rsid w:val="001E4EC3"/>
    <w:rsid w:val="001E6E11"/>
    <w:rsid w:val="001F1D4E"/>
    <w:rsid w:val="001F373D"/>
    <w:rsid w:val="001F3A33"/>
    <w:rsid w:val="00201FCA"/>
    <w:rsid w:val="00212DBD"/>
    <w:rsid w:val="00221AF4"/>
    <w:rsid w:val="002257B4"/>
    <w:rsid w:val="00225B00"/>
    <w:rsid w:val="0023170A"/>
    <w:rsid w:val="00233FEB"/>
    <w:rsid w:val="0023402E"/>
    <w:rsid w:val="00242A22"/>
    <w:rsid w:val="00242E78"/>
    <w:rsid w:val="00243B01"/>
    <w:rsid w:val="0025050D"/>
    <w:rsid w:val="002507EF"/>
    <w:rsid w:val="0027189D"/>
    <w:rsid w:val="00273F69"/>
    <w:rsid w:val="002757D5"/>
    <w:rsid w:val="00281B37"/>
    <w:rsid w:val="00294207"/>
    <w:rsid w:val="002968BF"/>
    <w:rsid w:val="002A29F6"/>
    <w:rsid w:val="002A4608"/>
    <w:rsid w:val="002C5925"/>
    <w:rsid w:val="002C6661"/>
    <w:rsid w:val="002C67CC"/>
    <w:rsid w:val="002D576A"/>
    <w:rsid w:val="002D5E19"/>
    <w:rsid w:val="002E1629"/>
    <w:rsid w:val="002E3BFB"/>
    <w:rsid w:val="002E4036"/>
    <w:rsid w:val="002E4F8C"/>
    <w:rsid w:val="002E6432"/>
    <w:rsid w:val="002F0468"/>
    <w:rsid w:val="002F5467"/>
    <w:rsid w:val="002F5D77"/>
    <w:rsid w:val="002F613D"/>
    <w:rsid w:val="00312C8B"/>
    <w:rsid w:val="00312E77"/>
    <w:rsid w:val="003130E0"/>
    <w:rsid w:val="00313595"/>
    <w:rsid w:val="003149A2"/>
    <w:rsid w:val="00316F60"/>
    <w:rsid w:val="00320C1B"/>
    <w:rsid w:val="00322F82"/>
    <w:rsid w:val="00323EF9"/>
    <w:rsid w:val="00336920"/>
    <w:rsid w:val="00342FC7"/>
    <w:rsid w:val="00346FF5"/>
    <w:rsid w:val="003473D1"/>
    <w:rsid w:val="003521D2"/>
    <w:rsid w:val="00355DCA"/>
    <w:rsid w:val="00360C8C"/>
    <w:rsid w:val="00365C21"/>
    <w:rsid w:val="00370B24"/>
    <w:rsid w:val="003730F1"/>
    <w:rsid w:val="00374B1C"/>
    <w:rsid w:val="003752CA"/>
    <w:rsid w:val="0037675A"/>
    <w:rsid w:val="00377BB6"/>
    <w:rsid w:val="00377E2D"/>
    <w:rsid w:val="0038476B"/>
    <w:rsid w:val="00387D24"/>
    <w:rsid w:val="003907AA"/>
    <w:rsid w:val="003929A0"/>
    <w:rsid w:val="00394BD8"/>
    <w:rsid w:val="00396939"/>
    <w:rsid w:val="003A108F"/>
    <w:rsid w:val="003B0A4E"/>
    <w:rsid w:val="003B0B48"/>
    <w:rsid w:val="003B498C"/>
    <w:rsid w:val="003B5643"/>
    <w:rsid w:val="003C13EA"/>
    <w:rsid w:val="003C6341"/>
    <w:rsid w:val="003C67BD"/>
    <w:rsid w:val="003D453A"/>
    <w:rsid w:val="003D720A"/>
    <w:rsid w:val="003E0326"/>
    <w:rsid w:val="003E5A01"/>
    <w:rsid w:val="003E7F77"/>
    <w:rsid w:val="0040015C"/>
    <w:rsid w:val="0040050A"/>
    <w:rsid w:val="00401646"/>
    <w:rsid w:val="00404B87"/>
    <w:rsid w:val="0040716C"/>
    <w:rsid w:val="00416249"/>
    <w:rsid w:val="004235E9"/>
    <w:rsid w:val="00450702"/>
    <w:rsid w:val="00455F1B"/>
    <w:rsid w:val="00466519"/>
    <w:rsid w:val="00470105"/>
    <w:rsid w:val="00472869"/>
    <w:rsid w:val="00474567"/>
    <w:rsid w:val="00477EC7"/>
    <w:rsid w:val="00487E34"/>
    <w:rsid w:val="00490AB9"/>
    <w:rsid w:val="004932A1"/>
    <w:rsid w:val="004A5543"/>
    <w:rsid w:val="004A68F9"/>
    <w:rsid w:val="004B6DC0"/>
    <w:rsid w:val="004C0AF0"/>
    <w:rsid w:val="004C2BC0"/>
    <w:rsid w:val="004C5D23"/>
    <w:rsid w:val="004E0452"/>
    <w:rsid w:val="004E2889"/>
    <w:rsid w:val="004F5959"/>
    <w:rsid w:val="004F5B3C"/>
    <w:rsid w:val="004F7021"/>
    <w:rsid w:val="00501E36"/>
    <w:rsid w:val="00503BAC"/>
    <w:rsid w:val="00512DFE"/>
    <w:rsid w:val="0051737A"/>
    <w:rsid w:val="0051777D"/>
    <w:rsid w:val="00517D5C"/>
    <w:rsid w:val="00523BBC"/>
    <w:rsid w:val="00533012"/>
    <w:rsid w:val="00542E1A"/>
    <w:rsid w:val="00551A02"/>
    <w:rsid w:val="00551C17"/>
    <w:rsid w:val="005534FA"/>
    <w:rsid w:val="005659B0"/>
    <w:rsid w:val="00567498"/>
    <w:rsid w:val="0057297C"/>
    <w:rsid w:val="00573557"/>
    <w:rsid w:val="005767D0"/>
    <w:rsid w:val="005779A2"/>
    <w:rsid w:val="00577EB7"/>
    <w:rsid w:val="00582BE9"/>
    <w:rsid w:val="00583497"/>
    <w:rsid w:val="0058760D"/>
    <w:rsid w:val="00595E95"/>
    <w:rsid w:val="00597AD0"/>
    <w:rsid w:val="00597E83"/>
    <w:rsid w:val="005A247F"/>
    <w:rsid w:val="005B06CA"/>
    <w:rsid w:val="005B1798"/>
    <w:rsid w:val="005B36D6"/>
    <w:rsid w:val="005B3CDD"/>
    <w:rsid w:val="005B6991"/>
    <w:rsid w:val="005C1B20"/>
    <w:rsid w:val="005C237B"/>
    <w:rsid w:val="005C31A5"/>
    <w:rsid w:val="005D3378"/>
    <w:rsid w:val="005D3A03"/>
    <w:rsid w:val="005D5D89"/>
    <w:rsid w:val="005D7BDD"/>
    <w:rsid w:val="005F0FE2"/>
    <w:rsid w:val="005F2DE0"/>
    <w:rsid w:val="005F67B8"/>
    <w:rsid w:val="005F7436"/>
    <w:rsid w:val="0060071E"/>
    <w:rsid w:val="00604205"/>
    <w:rsid w:val="00610F17"/>
    <w:rsid w:val="00612686"/>
    <w:rsid w:val="00613391"/>
    <w:rsid w:val="0061513E"/>
    <w:rsid w:val="00622613"/>
    <w:rsid w:val="00623334"/>
    <w:rsid w:val="00630587"/>
    <w:rsid w:val="006320D7"/>
    <w:rsid w:val="00633FEB"/>
    <w:rsid w:val="00636483"/>
    <w:rsid w:val="006410A9"/>
    <w:rsid w:val="006413CE"/>
    <w:rsid w:val="0064171F"/>
    <w:rsid w:val="00644C47"/>
    <w:rsid w:val="006542F1"/>
    <w:rsid w:val="0065563B"/>
    <w:rsid w:val="00655B2E"/>
    <w:rsid w:val="00656AB7"/>
    <w:rsid w:val="00666D64"/>
    <w:rsid w:val="00666FE9"/>
    <w:rsid w:val="0067158F"/>
    <w:rsid w:val="0068173E"/>
    <w:rsid w:val="006918F0"/>
    <w:rsid w:val="006927AA"/>
    <w:rsid w:val="006937A7"/>
    <w:rsid w:val="00693ACC"/>
    <w:rsid w:val="00695A0B"/>
    <w:rsid w:val="006A0489"/>
    <w:rsid w:val="006A131E"/>
    <w:rsid w:val="006A2527"/>
    <w:rsid w:val="006A2CD9"/>
    <w:rsid w:val="006A2F9A"/>
    <w:rsid w:val="006B1570"/>
    <w:rsid w:val="006C20B0"/>
    <w:rsid w:val="006D56A6"/>
    <w:rsid w:val="006E6B26"/>
    <w:rsid w:val="007204D1"/>
    <w:rsid w:val="00727611"/>
    <w:rsid w:val="00730E78"/>
    <w:rsid w:val="007310CD"/>
    <w:rsid w:val="00731901"/>
    <w:rsid w:val="00734581"/>
    <w:rsid w:val="00734AB4"/>
    <w:rsid w:val="007414C7"/>
    <w:rsid w:val="00742EC2"/>
    <w:rsid w:val="007440A7"/>
    <w:rsid w:val="00744B4D"/>
    <w:rsid w:val="00747BFC"/>
    <w:rsid w:val="00752B3D"/>
    <w:rsid w:val="00755543"/>
    <w:rsid w:val="00757520"/>
    <w:rsid w:val="00764655"/>
    <w:rsid w:val="00773468"/>
    <w:rsid w:val="00776EFD"/>
    <w:rsid w:val="00783B36"/>
    <w:rsid w:val="007873FE"/>
    <w:rsid w:val="007926BD"/>
    <w:rsid w:val="007B0F3F"/>
    <w:rsid w:val="007C546A"/>
    <w:rsid w:val="007C5ECC"/>
    <w:rsid w:val="007D3218"/>
    <w:rsid w:val="007D3879"/>
    <w:rsid w:val="007D6F31"/>
    <w:rsid w:val="007D7E03"/>
    <w:rsid w:val="007E08B0"/>
    <w:rsid w:val="007E0C4D"/>
    <w:rsid w:val="007E3D00"/>
    <w:rsid w:val="007E7B64"/>
    <w:rsid w:val="007F35A6"/>
    <w:rsid w:val="007F5466"/>
    <w:rsid w:val="008002C0"/>
    <w:rsid w:val="0080191A"/>
    <w:rsid w:val="0080349E"/>
    <w:rsid w:val="0080480A"/>
    <w:rsid w:val="00804B79"/>
    <w:rsid w:val="00810128"/>
    <w:rsid w:val="00814521"/>
    <w:rsid w:val="00814818"/>
    <w:rsid w:val="0081547C"/>
    <w:rsid w:val="00823863"/>
    <w:rsid w:val="00825493"/>
    <w:rsid w:val="00833FE7"/>
    <w:rsid w:val="00837D70"/>
    <w:rsid w:val="008425AC"/>
    <w:rsid w:val="008457D9"/>
    <w:rsid w:val="00847573"/>
    <w:rsid w:val="00850D8D"/>
    <w:rsid w:val="0085436B"/>
    <w:rsid w:val="00860808"/>
    <w:rsid w:val="00866844"/>
    <w:rsid w:val="00876530"/>
    <w:rsid w:val="0087707D"/>
    <w:rsid w:val="008913E0"/>
    <w:rsid w:val="00892589"/>
    <w:rsid w:val="00892BC1"/>
    <w:rsid w:val="008A12A4"/>
    <w:rsid w:val="008A2362"/>
    <w:rsid w:val="008A59CB"/>
    <w:rsid w:val="008A5B55"/>
    <w:rsid w:val="008B0EB8"/>
    <w:rsid w:val="008B25B6"/>
    <w:rsid w:val="008B2C77"/>
    <w:rsid w:val="008B7CB2"/>
    <w:rsid w:val="008C0489"/>
    <w:rsid w:val="008C5323"/>
    <w:rsid w:val="008C62BF"/>
    <w:rsid w:val="008C72F2"/>
    <w:rsid w:val="008D2207"/>
    <w:rsid w:val="008E1FFE"/>
    <w:rsid w:val="008E2F40"/>
    <w:rsid w:val="008E50B4"/>
    <w:rsid w:val="008E64DD"/>
    <w:rsid w:val="008E7F2F"/>
    <w:rsid w:val="008F059E"/>
    <w:rsid w:val="008F235F"/>
    <w:rsid w:val="008F2FB3"/>
    <w:rsid w:val="008F4276"/>
    <w:rsid w:val="009035EC"/>
    <w:rsid w:val="009038A4"/>
    <w:rsid w:val="00906A74"/>
    <w:rsid w:val="009116CF"/>
    <w:rsid w:val="00911968"/>
    <w:rsid w:val="00922492"/>
    <w:rsid w:val="0092439A"/>
    <w:rsid w:val="00934C69"/>
    <w:rsid w:val="00937115"/>
    <w:rsid w:val="00951F1A"/>
    <w:rsid w:val="0095628E"/>
    <w:rsid w:val="0096230A"/>
    <w:rsid w:val="00964055"/>
    <w:rsid w:val="00972AB5"/>
    <w:rsid w:val="00973FD2"/>
    <w:rsid w:val="009751CA"/>
    <w:rsid w:val="00976011"/>
    <w:rsid w:val="0098460F"/>
    <w:rsid w:val="009857F5"/>
    <w:rsid w:val="00985B4B"/>
    <w:rsid w:val="00992C73"/>
    <w:rsid w:val="00996177"/>
    <w:rsid w:val="009963C2"/>
    <w:rsid w:val="009A10AA"/>
    <w:rsid w:val="009A119A"/>
    <w:rsid w:val="009A6A3B"/>
    <w:rsid w:val="009A7006"/>
    <w:rsid w:val="009A7AB9"/>
    <w:rsid w:val="009B0C72"/>
    <w:rsid w:val="009B3950"/>
    <w:rsid w:val="009B4A3A"/>
    <w:rsid w:val="009C4916"/>
    <w:rsid w:val="009D6E33"/>
    <w:rsid w:val="009E16E0"/>
    <w:rsid w:val="009F1EDD"/>
    <w:rsid w:val="009F3EF4"/>
    <w:rsid w:val="009F43C5"/>
    <w:rsid w:val="009F44EE"/>
    <w:rsid w:val="009F67E2"/>
    <w:rsid w:val="00A0198B"/>
    <w:rsid w:val="00A04101"/>
    <w:rsid w:val="00A041C7"/>
    <w:rsid w:val="00A048AF"/>
    <w:rsid w:val="00A10AD9"/>
    <w:rsid w:val="00A127AF"/>
    <w:rsid w:val="00A211EB"/>
    <w:rsid w:val="00A216A1"/>
    <w:rsid w:val="00A3163F"/>
    <w:rsid w:val="00A32E7E"/>
    <w:rsid w:val="00A3337C"/>
    <w:rsid w:val="00A34796"/>
    <w:rsid w:val="00A35D63"/>
    <w:rsid w:val="00A46900"/>
    <w:rsid w:val="00A46A11"/>
    <w:rsid w:val="00A5409D"/>
    <w:rsid w:val="00A546CB"/>
    <w:rsid w:val="00A55CEA"/>
    <w:rsid w:val="00A5603B"/>
    <w:rsid w:val="00A62F3F"/>
    <w:rsid w:val="00A665E9"/>
    <w:rsid w:val="00A71480"/>
    <w:rsid w:val="00A72324"/>
    <w:rsid w:val="00A72E93"/>
    <w:rsid w:val="00A74233"/>
    <w:rsid w:val="00A76906"/>
    <w:rsid w:val="00A76EFA"/>
    <w:rsid w:val="00A77E54"/>
    <w:rsid w:val="00A80BB9"/>
    <w:rsid w:val="00A824EE"/>
    <w:rsid w:val="00A84906"/>
    <w:rsid w:val="00A9197C"/>
    <w:rsid w:val="00A9593C"/>
    <w:rsid w:val="00A975A4"/>
    <w:rsid w:val="00AA1E0E"/>
    <w:rsid w:val="00AA30DD"/>
    <w:rsid w:val="00AA3339"/>
    <w:rsid w:val="00AA3D0B"/>
    <w:rsid w:val="00AA4459"/>
    <w:rsid w:val="00AA7C7C"/>
    <w:rsid w:val="00AB04D9"/>
    <w:rsid w:val="00AB2E44"/>
    <w:rsid w:val="00AB53BC"/>
    <w:rsid w:val="00AB5647"/>
    <w:rsid w:val="00AB67F8"/>
    <w:rsid w:val="00AC454C"/>
    <w:rsid w:val="00AC489A"/>
    <w:rsid w:val="00AE07BD"/>
    <w:rsid w:val="00AE1411"/>
    <w:rsid w:val="00B02E61"/>
    <w:rsid w:val="00B07B1C"/>
    <w:rsid w:val="00B10FEC"/>
    <w:rsid w:val="00B13F27"/>
    <w:rsid w:val="00B15303"/>
    <w:rsid w:val="00B2424B"/>
    <w:rsid w:val="00B24826"/>
    <w:rsid w:val="00B352F8"/>
    <w:rsid w:val="00B35849"/>
    <w:rsid w:val="00B359E3"/>
    <w:rsid w:val="00B37E82"/>
    <w:rsid w:val="00B40924"/>
    <w:rsid w:val="00B421ED"/>
    <w:rsid w:val="00B46259"/>
    <w:rsid w:val="00B571C1"/>
    <w:rsid w:val="00B724C9"/>
    <w:rsid w:val="00B76A38"/>
    <w:rsid w:val="00B81786"/>
    <w:rsid w:val="00B823AA"/>
    <w:rsid w:val="00B84B2E"/>
    <w:rsid w:val="00B86252"/>
    <w:rsid w:val="00B87A00"/>
    <w:rsid w:val="00B92EF5"/>
    <w:rsid w:val="00BA1DEE"/>
    <w:rsid w:val="00BA3273"/>
    <w:rsid w:val="00BA45DB"/>
    <w:rsid w:val="00BA5AD8"/>
    <w:rsid w:val="00BA6D01"/>
    <w:rsid w:val="00BB246F"/>
    <w:rsid w:val="00BB77F1"/>
    <w:rsid w:val="00BC21EB"/>
    <w:rsid w:val="00BC2E33"/>
    <w:rsid w:val="00BC38E0"/>
    <w:rsid w:val="00BE087C"/>
    <w:rsid w:val="00BE37BF"/>
    <w:rsid w:val="00BE415F"/>
    <w:rsid w:val="00BF0633"/>
    <w:rsid w:val="00BF3B1A"/>
    <w:rsid w:val="00BF4184"/>
    <w:rsid w:val="00C0601E"/>
    <w:rsid w:val="00C060A2"/>
    <w:rsid w:val="00C06C2B"/>
    <w:rsid w:val="00C07EBD"/>
    <w:rsid w:val="00C20B76"/>
    <w:rsid w:val="00C23E02"/>
    <w:rsid w:val="00C27F04"/>
    <w:rsid w:val="00C27F4A"/>
    <w:rsid w:val="00C30666"/>
    <w:rsid w:val="00C31D30"/>
    <w:rsid w:val="00C36F09"/>
    <w:rsid w:val="00C400F1"/>
    <w:rsid w:val="00C4319B"/>
    <w:rsid w:val="00C45064"/>
    <w:rsid w:val="00C45A41"/>
    <w:rsid w:val="00C466A2"/>
    <w:rsid w:val="00C50EF7"/>
    <w:rsid w:val="00C521EF"/>
    <w:rsid w:val="00C53D12"/>
    <w:rsid w:val="00C5684C"/>
    <w:rsid w:val="00C57963"/>
    <w:rsid w:val="00C774D1"/>
    <w:rsid w:val="00C90569"/>
    <w:rsid w:val="00C957D2"/>
    <w:rsid w:val="00C9727A"/>
    <w:rsid w:val="00CA532A"/>
    <w:rsid w:val="00CA6957"/>
    <w:rsid w:val="00CB1463"/>
    <w:rsid w:val="00CC0494"/>
    <w:rsid w:val="00CC6AE2"/>
    <w:rsid w:val="00CD2EDE"/>
    <w:rsid w:val="00CD42D6"/>
    <w:rsid w:val="00CD6E39"/>
    <w:rsid w:val="00CD78DE"/>
    <w:rsid w:val="00CE0F5C"/>
    <w:rsid w:val="00CE144B"/>
    <w:rsid w:val="00CE6635"/>
    <w:rsid w:val="00CF1055"/>
    <w:rsid w:val="00CF1139"/>
    <w:rsid w:val="00CF4C79"/>
    <w:rsid w:val="00CF6E91"/>
    <w:rsid w:val="00D03DAD"/>
    <w:rsid w:val="00D1130F"/>
    <w:rsid w:val="00D11D4C"/>
    <w:rsid w:val="00D14EC2"/>
    <w:rsid w:val="00D16620"/>
    <w:rsid w:val="00D17E77"/>
    <w:rsid w:val="00D20FF3"/>
    <w:rsid w:val="00D21D0B"/>
    <w:rsid w:val="00D3108B"/>
    <w:rsid w:val="00D345B5"/>
    <w:rsid w:val="00D41544"/>
    <w:rsid w:val="00D41887"/>
    <w:rsid w:val="00D4400E"/>
    <w:rsid w:val="00D44B8B"/>
    <w:rsid w:val="00D45B12"/>
    <w:rsid w:val="00D47532"/>
    <w:rsid w:val="00D502F7"/>
    <w:rsid w:val="00D50F44"/>
    <w:rsid w:val="00D67817"/>
    <w:rsid w:val="00D67A4A"/>
    <w:rsid w:val="00D76158"/>
    <w:rsid w:val="00D8572B"/>
    <w:rsid w:val="00D85B68"/>
    <w:rsid w:val="00D90249"/>
    <w:rsid w:val="00D91153"/>
    <w:rsid w:val="00DA4061"/>
    <w:rsid w:val="00DA5703"/>
    <w:rsid w:val="00DA61F0"/>
    <w:rsid w:val="00DA6DF1"/>
    <w:rsid w:val="00DA7B08"/>
    <w:rsid w:val="00DB4E90"/>
    <w:rsid w:val="00DB5053"/>
    <w:rsid w:val="00DB5083"/>
    <w:rsid w:val="00DB54C3"/>
    <w:rsid w:val="00DC5D6C"/>
    <w:rsid w:val="00DC7C30"/>
    <w:rsid w:val="00DD020C"/>
    <w:rsid w:val="00DD37F6"/>
    <w:rsid w:val="00DD39DA"/>
    <w:rsid w:val="00DD4645"/>
    <w:rsid w:val="00DD46A1"/>
    <w:rsid w:val="00DD4B3D"/>
    <w:rsid w:val="00DD5F69"/>
    <w:rsid w:val="00DE2FCB"/>
    <w:rsid w:val="00DE457F"/>
    <w:rsid w:val="00DE5A30"/>
    <w:rsid w:val="00DE6A5C"/>
    <w:rsid w:val="00DE7102"/>
    <w:rsid w:val="00DF2D9E"/>
    <w:rsid w:val="00DF3C0F"/>
    <w:rsid w:val="00DF50F2"/>
    <w:rsid w:val="00DF5CC4"/>
    <w:rsid w:val="00E00CF2"/>
    <w:rsid w:val="00E059CD"/>
    <w:rsid w:val="00E077A6"/>
    <w:rsid w:val="00E104DF"/>
    <w:rsid w:val="00E134F9"/>
    <w:rsid w:val="00E17E01"/>
    <w:rsid w:val="00E24F03"/>
    <w:rsid w:val="00E40D35"/>
    <w:rsid w:val="00E416E0"/>
    <w:rsid w:val="00E4455B"/>
    <w:rsid w:val="00E462CB"/>
    <w:rsid w:val="00E471DD"/>
    <w:rsid w:val="00E51345"/>
    <w:rsid w:val="00E56FDA"/>
    <w:rsid w:val="00E6004D"/>
    <w:rsid w:val="00E61C16"/>
    <w:rsid w:val="00E66377"/>
    <w:rsid w:val="00E72ACC"/>
    <w:rsid w:val="00E80AB2"/>
    <w:rsid w:val="00E81978"/>
    <w:rsid w:val="00E85C85"/>
    <w:rsid w:val="00E91965"/>
    <w:rsid w:val="00EA186E"/>
    <w:rsid w:val="00EB1E39"/>
    <w:rsid w:val="00EB32B2"/>
    <w:rsid w:val="00EB6D3D"/>
    <w:rsid w:val="00EB7D52"/>
    <w:rsid w:val="00EC392A"/>
    <w:rsid w:val="00EC432B"/>
    <w:rsid w:val="00ED478E"/>
    <w:rsid w:val="00EE334F"/>
    <w:rsid w:val="00EE7006"/>
    <w:rsid w:val="00EF17FC"/>
    <w:rsid w:val="00EF24E1"/>
    <w:rsid w:val="00EF295A"/>
    <w:rsid w:val="00EF4DA6"/>
    <w:rsid w:val="00EF5686"/>
    <w:rsid w:val="00EF6A63"/>
    <w:rsid w:val="00EF792B"/>
    <w:rsid w:val="00F05E43"/>
    <w:rsid w:val="00F060B8"/>
    <w:rsid w:val="00F131A3"/>
    <w:rsid w:val="00F203A1"/>
    <w:rsid w:val="00F228C3"/>
    <w:rsid w:val="00F31577"/>
    <w:rsid w:val="00F36F06"/>
    <w:rsid w:val="00F379B7"/>
    <w:rsid w:val="00F40FE7"/>
    <w:rsid w:val="00F41ED4"/>
    <w:rsid w:val="00F510C3"/>
    <w:rsid w:val="00F525FA"/>
    <w:rsid w:val="00F52F50"/>
    <w:rsid w:val="00F551B5"/>
    <w:rsid w:val="00F56F42"/>
    <w:rsid w:val="00F63CF5"/>
    <w:rsid w:val="00F66B40"/>
    <w:rsid w:val="00F700C0"/>
    <w:rsid w:val="00F74BAF"/>
    <w:rsid w:val="00F8049B"/>
    <w:rsid w:val="00F843A1"/>
    <w:rsid w:val="00F87D79"/>
    <w:rsid w:val="00F923AB"/>
    <w:rsid w:val="00F94EC4"/>
    <w:rsid w:val="00F95A22"/>
    <w:rsid w:val="00FA5F7C"/>
    <w:rsid w:val="00FB1093"/>
    <w:rsid w:val="00FB16D3"/>
    <w:rsid w:val="00FB4B2B"/>
    <w:rsid w:val="00FB550F"/>
    <w:rsid w:val="00FB6700"/>
    <w:rsid w:val="00FC30BA"/>
    <w:rsid w:val="00FC69C1"/>
    <w:rsid w:val="00FC79A4"/>
    <w:rsid w:val="00FE10BE"/>
    <w:rsid w:val="00FE7624"/>
    <w:rsid w:val="00FF0222"/>
    <w:rsid w:val="00FF2002"/>
    <w:rsid w:val="00FF2D89"/>
    <w:rsid w:val="00FF340F"/>
    <w:rsid w:val="00FF4DC1"/>
    <w:rsid w:val="00FF4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433A36"/>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 w:type="character" w:customStyle="1" w:styleId="UnresolvedMention1">
    <w:name w:val="Unresolved Mention1"/>
    <w:basedOn w:val="DefaultParagraphFont"/>
    <w:uiPriority w:val="99"/>
    <w:semiHidden/>
    <w:unhideWhenUsed/>
    <w:rsid w:val="00BA3273"/>
    <w:rPr>
      <w:color w:val="808080"/>
      <w:shd w:val="clear" w:color="auto" w:fill="E6E6E6"/>
    </w:rPr>
  </w:style>
  <w:style w:type="paragraph" w:styleId="Revision">
    <w:name w:val="Revision"/>
    <w:hidden/>
    <w:uiPriority w:val="99"/>
    <w:semiHidden/>
    <w:rsid w:val="005C237B"/>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0313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76422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chart" Target="charts/chart5.xml"/><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4.xml"/><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3.xml"/><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chart" Target="charts/chart6.xml"/><Relationship Id="rId30" Type="http://schemas.openxmlformats.org/officeDocument/2006/relationships/image" Target="media/image16.png"/><Relationship Id="rId35" Type="http://schemas.openxmlformats.org/officeDocument/2006/relationships/glossaryDocument" Target="glossary/document.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r>
              <a:rPr lang="en-US" baseline="0"/>
              <a:t> chart to show the storage used within the different areas of the implemented pip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4</c:f>
              <c:strCache>
                <c:ptCount val="1"/>
                <c:pt idx="0">
                  <c:v>Data Size (KB)</c:v>
                </c:pt>
              </c:strCache>
            </c:strRef>
          </c:tx>
          <c:spPr>
            <a:solidFill>
              <a:schemeClr val="accent1"/>
            </a:solidFill>
            <a:ln>
              <a:noFill/>
            </a:ln>
            <a:effectLst/>
          </c:spPr>
          <c:invertIfNegative val="0"/>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0-579B-4E90-A676-017326A5551C}"/>
            </c:ext>
          </c:extLst>
        </c:ser>
        <c:dLbls>
          <c:showLegendKey val="0"/>
          <c:showVal val="0"/>
          <c:showCatName val="0"/>
          <c:showSerName val="0"/>
          <c:showPercent val="0"/>
          <c:showBubbleSize val="0"/>
        </c:dLbls>
        <c:gapWidth val="219"/>
        <c:overlap val="-27"/>
        <c:axId val="449638768"/>
        <c:axId val="449639424"/>
      </c:barChart>
      <c:catAx>
        <c:axId val="44963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9424"/>
        <c:crosses val="autoZero"/>
        <c:auto val="1"/>
        <c:lblAlgn val="ctr"/>
        <c:lblOffset val="100"/>
        <c:noMultiLvlLbl val="0"/>
      </c:catAx>
      <c:valAx>
        <c:axId val="44963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a:t>
                </a:r>
                <a:r>
                  <a:rPr lang="en-GB" baseline="0"/>
                  <a:t> required in byte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A chart to show the storage used within the different areas of the implemented pipeline.</a:t>
            </a:r>
            <a:endParaRPr lang="en-GB">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4</c:f>
              <c:strCache>
                <c:ptCount val="1"/>
                <c:pt idx="0">
                  <c:v>Data Size (K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8D-4FB7-84EC-F2A57B875C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8D-4FB7-84EC-F2A57B875C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8D-4FB7-84EC-F2A57B875C5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F8D-4FB7-84EC-F2A57B875C5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F8D-4FB7-84EC-F2A57B875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A-2F8D-4FB7-84EC-F2A57B875C5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a:t>
            </a:r>
            <a:r>
              <a:rPr lang="en-GB" baseline="0"/>
              <a:t> show the amount of records sent from each service during pipeline executio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34</c:f>
              <c:strCache>
                <c:ptCount val="1"/>
                <c:pt idx="0">
                  <c:v>Count</c:v>
                </c:pt>
              </c:strCache>
            </c:strRef>
          </c:tx>
          <c:spPr>
            <a:solidFill>
              <a:schemeClr val="accent1"/>
            </a:solidFill>
            <a:ln>
              <a:noFill/>
            </a:ln>
            <a:effectLst/>
          </c:spPr>
          <c:invertIfNegative val="0"/>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0-341B-407A-B093-C4E1B7842DFF}"/>
            </c:ext>
          </c:extLst>
        </c:ser>
        <c:dLbls>
          <c:showLegendKey val="0"/>
          <c:showVal val="0"/>
          <c:showCatName val="0"/>
          <c:showSerName val="0"/>
          <c:showPercent val="0"/>
          <c:showBubbleSize val="0"/>
        </c:dLbls>
        <c:gapWidth val="219"/>
        <c:overlap val="-27"/>
        <c:axId val="530187192"/>
        <c:axId val="530188176"/>
      </c:barChart>
      <c:catAx>
        <c:axId val="530187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8176"/>
        <c:crosses val="autoZero"/>
        <c:auto val="1"/>
        <c:lblAlgn val="ctr"/>
        <c:lblOffset val="100"/>
        <c:noMultiLvlLbl val="0"/>
      </c:catAx>
      <c:valAx>
        <c:axId val="53018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ssages</a:t>
                </a:r>
                <a:r>
                  <a:rPr lang="en-GB" baseline="0"/>
                  <a:t> Sent to Apache Kafk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7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800" b="0" i="0" baseline="0">
                <a:effectLst/>
              </a:rPr>
              <a:t>A chart to show the amount of records sent from each service during pipeline execution.</a:t>
            </a:r>
            <a:endParaRPr lang="en-GB">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Sheet1!$E$34</c:f>
              <c:strCache>
                <c:ptCount val="1"/>
                <c:pt idx="0">
                  <c:v>Cou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14-4631-932E-E01AAD389D2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14-4631-932E-E01AAD389D2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14-4631-932E-E01AAD389D2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14-4631-932E-E01AAD389D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8-9314-4631-932E-E01AAD389D2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050C6F"/>
    <w:rsid w:val="000864FF"/>
    <w:rsid w:val="0016611C"/>
    <w:rsid w:val="00193673"/>
    <w:rsid w:val="00252762"/>
    <w:rsid w:val="002C4F94"/>
    <w:rsid w:val="002C7E35"/>
    <w:rsid w:val="002D4E42"/>
    <w:rsid w:val="002E2D2F"/>
    <w:rsid w:val="00303CB9"/>
    <w:rsid w:val="00322F22"/>
    <w:rsid w:val="00350D3C"/>
    <w:rsid w:val="003C20B9"/>
    <w:rsid w:val="004C47C5"/>
    <w:rsid w:val="004C5212"/>
    <w:rsid w:val="00515AD6"/>
    <w:rsid w:val="005438A2"/>
    <w:rsid w:val="005D49DB"/>
    <w:rsid w:val="005E3243"/>
    <w:rsid w:val="00612255"/>
    <w:rsid w:val="0062739F"/>
    <w:rsid w:val="006508DE"/>
    <w:rsid w:val="00767C6C"/>
    <w:rsid w:val="00837F28"/>
    <w:rsid w:val="00844E5A"/>
    <w:rsid w:val="008D7B71"/>
    <w:rsid w:val="00931665"/>
    <w:rsid w:val="00977FBC"/>
    <w:rsid w:val="00A96CD3"/>
    <w:rsid w:val="00B47240"/>
    <w:rsid w:val="00BA645D"/>
    <w:rsid w:val="00BB4973"/>
    <w:rsid w:val="00BE76C6"/>
    <w:rsid w:val="00C01678"/>
    <w:rsid w:val="00CB12BC"/>
    <w:rsid w:val="00D654B0"/>
    <w:rsid w:val="00F44F89"/>
    <w:rsid w:val="00F55D79"/>
    <w:rsid w:val="00F579E2"/>
    <w:rsid w:val="00F71BE5"/>
    <w:rsid w:val="00F94716"/>
    <w:rsid w:val="00FC22BA"/>
    <w:rsid w:val="00FC26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86BA0FD-2ECB-0A4C-A221-BD9D3E08B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5</TotalTime>
  <Pages>94</Pages>
  <Words>40633</Words>
  <Characters>231614</Characters>
  <Application>Microsoft Office Word</Application>
  <DocSecurity>0</DocSecurity>
  <Lines>1930</Lines>
  <Paragraphs>543</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71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154</cp:revision>
  <cp:lastPrinted>2018-04-19T12:39:00Z</cp:lastPrinted>
  <dcterms:created xsi:type="dcterms:W3CDTF">2018-03-28T12:56:00Z</dcterms:created>
  <dcterms:modified xsi:type="dcterms:W3CDTF">2018-04-22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